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67D7D" w:rsidRPr="00367D7D" w:rsidRDefault="00367D7D">
      <w:pPr>
        <w:rPr>
          <w:b/>
          <w:sz w:val="24"/>
        </w:rPr>
      </w:pPr>
      <w:r w:rsidRPr="00367D7D">
        <w:rPr>
          <w:b/>
          <w:sz w:val="24"/>
        </w:rPr>
        <w:t>Supplementary File 2: Citations of eligible papers</w:t>
      </w:r>
      <w:bookmarkStart w:id="0" w:name="_GoBack"/>
      <w:bookmarkEnd w:id="0"/>
    </w:p>
    <w:p w:rsidR="00367D7D" w:rsidRPr="00367D7D" w:rsidRDefault="00367D7D">
      <w:pPr>
        <w:rPr>
          <w:color w:val="FFFFFF" w:themeColor="background1"/>
        </w:rPr>
      </w:pPr>
      <w:r w:rsidRPr="00367D7D">
        <w:rPr>
          <w:color w:val="FFFFFF" w:themeColor="background1"/>
        </w:rPr>
        <w:fldChar w:fldCharType="begin">
          <w:fldData xml:space="preserve">b3JlaWduLWtleXM+PGtleSBhcHA9IkVOIiBkYi1pZD0iZHA1dGV2OTIzcHNhcnllOTU5eHB3ZGR3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</w:fldData>
        </w:fldChar>
      </w:r>
      <w:r w:rsidRPr="00367D7D">
        <w:rPr>
          <w:color w:val="FFFFFF" w:themeColor="background1"/>
        </w:rPr>
        <w:instrText xml:space="preserve"> ADDIN EN.CITE </w:instrText>
      </w:r>
      <w:r w:rsidRPr="00367D7D">
        <w:rPr>
          <w:color w:val="FFFFFF" w:themeColor="background1"/>
        </w:rPr>
        <w:fldChar w:fldCharType="begin">
          <w:fldData xml:space="preserve">PEVuZE5vdGU+PENpdGU+PFllYXI+MjAwMjwvWWVhcj48UmVjTnVtPjY4ODwvUmVjTnVtPjxEaXNw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==
</w:fldData>
        </w:fldChar>
      </w:r>
      <w:r w:rsidRPr="00367D7D">
        <w:rPr>
          <w:color w:val="FFFFFF" w:themeColor="background1"/>
        </w:rPr>
        <w:instrText xml:space="preserve"> ADDIN EN.CITE.DATA </w:instrText>
      </w:r>
      <w:r w:rsidRPr="00367D7D">
        <w:rPr>
          <w:color w:val="FFFFFF" w:themeColor="background1"/>
        </w:rPr>
      </w:r>
      <w:r w:rsidRPr="00367D7D">
        <w:rPr>
          <w:color w:val="FFFFFF" w:themeColor="background1"/>
        </w:rPr>
        <w:fldChar w:fldCharType="end"/>
      </w:r>
      <w:r w:rsidRPr="00367D7D">
        <w:rPr>
          <w:color w:val="FFFFFF" w:themeColor="background1"/>
        </w:rPr>
        <w:fldChar w:fldCharType="begin">
          <w:fldData xml:space="preserve">aXR5IG9mIFN5ZG5leSwgU3lkbmV5LCBBdXN0cmFsaWEuJiN4RDtTaW5oYSwgU2FtaXIuIERlcGFy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==
</w:fldData>
        </w:fldChar>
      </w:r>
      <w:r w:rsidRPr="00367D7D">
        <w:rPr>
          <w:color w:val="FFFFFF" w:themeColor="background1"/>
        </w:rPr>
        <w:instrText xml:space="preserve"> ADDIN EN.CITE.DATA </w:instrText>
      </w:r>
      <w:r w:rsidRPr="00367D7D">
        <w:rPr>
          <w:color w:val="FFFFFF" w:themeColor="background1"/>
        </w:rPr>
      </w:r>
      <w:r w:rsidRPr="00367D7D">
        <w:rPr>
          <w:color w:val="FFFFFF" w:themeColor="background1"/>
        </w:rPr>
        <w:fldChar w:fldCharType="end"/>
      </w:r>
      <w:r w:rsidRPr="00367D7D">
        <w:rPr>
          <w:color w:val="FFFFFF" w:themeColor="background1"/>
        </w:rPr>
        <w:fldChar w:fldCharType="begin">
          <w:fldData xml:space="preserve">PjxjdXN0b203PiAvaW5jbHVkZSBDT1M8L2N1c3RvbTc+PHJlbW90ZS1kYXRhYmFzZS1uYW1lPldv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==
</w:fldData>
        </w:fldChar>
      </w:r>
      <w:r w:rsidRPr="00367D7D">
        <w:rPr>
          <w:color w:val="FFFFFF" w:themeColor="background1"/>
        </w:rPr>
        <w:instrText xml:space="preserve"> ADDIN EN.CITE.DATA </w:instrText>
      </w:r>
      <w:r w:rsidRPr="00367D7D">
        <w:rPr>
          <w:color w:val="FFFFFF" w:themeColor="background1"/>
        </w:rPr>
      </w:r>
      <w:r w:rsidRPr="00367D7D">
        <w:rPr>
          <w:color w:val="FFFFFF" w:themeColor="background1"/>
        </w:rPr>
        <w:fldChar w:fldCharType="end"/>
      </w:r>
      <w:r w:rsidRPr="00367D7D">
        <w:rPr>
          <w:color w:val="FFFFFF" w:themeColor="background1"/>
        </w:rPr>
        <w:fldChar w:fldCharType="begin">
          <w:fldData xml:space="preserve">Ym9yYXRvcnkgTWVkaWNpbmUgYW5kIFBhdGhvYmlvbG9neSwgSW5zdGl0dXRlIG9mIE1lZGljYWwg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==
</w:fldData>
        </w:fldChar>
      </w:r>
      <w:r w:rsidRPr="00367D7D">
        <w:rPr>
          <w:color w:val="FFFFFF" w:themeColor="background1"/>
        </w:rPr>
        <w:instrText xml:space="preserve"> ADDIN EN.CITE.DATA </w:instrText>
      </w:r>
      <w:r w:rsidRPr="00367D7D">
        <w:rPr>
          <w:color w:val="FFFFFF" w:themeColor="background1"/>
        </w:rPr>
      </w:r>
      <w:r w:rsidRPr="00367D7D">
        <w:rPr>
          <w:color w:val="FFFFFF" w:themeColor="background1"/>
        </w:rPr>
        <w:fldChar w:fldCharType="end"/>
      </w:r>
      <w:r w:rsidRPr="00367D7D">
        <w:rPr>
          <w:color w:val="FFFFFF" w:themeColor="background1"/>
        </w:rPr>
        <w:fldChar w:fldCharType="begin">
          <w:fldData xml:space="preserve">aGVyY2hlIGVuIFJodW1hdG9sb2dpZSBkZSBNb250cmVhbCwgU2NpZW50aWZpYyBEaXJlY3Rvciwg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==
</w:fldData>
        </w:fldChar>
      </w:r>
      <w:r w:rsidRPr="00367D7D">
        <w:rPr>
          <w:color w:val="FFFFFF" w:themeColor="background1"/>
        </w:rPr>
        <w:instrText xml:space="preserve"> ADDIN EN.CITE.DATA </w:instrText>
      </w:r>
      <w:r w:rsidRPr="00367D7D">
        <w:rPr>
          <w:color w:val="FFFFFF" w:themeColor="background1"/>
        </w:rPr>
      </w:r>
      <w:r w:rsidRPr="00367D7D">
        <w:rPr>
          <w:color w:val="FFFFFF" w:themeColor="background1"/>
        </w:rPr>
        <w:fldChar w:fldCharType="end"/>
      </w:r>
      <w:r w:rsidRPr="00367D7D">
        <w:rPr>
          <w:color w:val="FFFFFF" w:themeColor="background1"/>
        </w:rPr>
        <w:fldChar w:fldCharType="begin">
          <w:fldData xml:space="preserve">PjxwYWdlcz4yMzAtNDwvcGFnZXM+PHZvbHVtZT4xODwvdm9sdW1lPjxudW1iZXI+NDwvbnVtYmVy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==
</w:fldData>
        </w:fldChar>
      </w:r>
      <w:r w:rsidRPr="00367D7D">
        <w:rPr>
          <w:color w:val="FFFFFF" w:themeColor="background1"/>
        </w:rPr>
        <w:instrText xml:space="preserve"> ADDIN EN.CITE.DATA </w:instrText>
      </w:r>
      <w:r w:rsidRPr="00367D7D">
        <w:rPr>
          <w:color w:val="FFFFFF" w:themeColor="background1"/>
        </w:rPr>
      </w:r>
      <w:r w:rsidRPr="00367D7D">
        <w:rPr>
          <w:color w:val="FFFFFF" w:themeColor="background1"/>
        </w:rPr>
        <w:fldChar w:fldCharType="end"/>
      </w:r>
      <w:r w:rsidRPr="00367D7D">
        <w:rPr>
          <w:color w:val="FFFFFF" w:themeColor="background1"/>
        </w:rPr>
        <w:fldChar w:fldCharType="begin">
          <w:fldData xml:space="preserve">RDtNb2hhbnR5LCBTYW5naGFtaXRyYS4gVGV4YXMgQ2FyZGlhYyBBcnJoeXRobWlhIEluc3RpdHV0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==
</w:fldData>
        </w:fldChar>
      </w:r>
      <w:r w:rsidRPr="00367D7D">
        <w:rPr>
          <w:color w:val="FFFFFF" w:themeColor="background1"/>
        </w:rPr>
        <w:instrText xml:space="preserve"> ADDIN EN.CITE.DATA </w:instrText>
      </w:r>
      <w:r w:rsidRPr="00367D7D">
        <w:rPr>
          <w:color w:val="FFFFFF" w:themeColor="background1"/>
        </w:rPr>
      </w:r>
      <w:r w:rsidRPr="00367D7D">
        <w:rPr>
          <w:color w:val="FFFFFF" w:themeColor="background1"/>
        </w:rPr>
        <w:fldChar w:fldCharType="end"/>
      </w:r>
      <w:r w:rsidRPr="00367D7D">
        <w:rPr>
          <w:color w:val="FFFFFF" w:themeColor="background1"/>
        </w:rPr>
        <w:fldChar w:fldCharType="begin">
          <w:fldData xml:space="preserve">ZXM8L2tleXdvcmQ+PC9rZXl3b3Jkcz48ZGF0ZXM+PHllYXI+MjAyMTwveWVhcj48cHViLWRhdGVz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==
</w:fldData>
        </w:fldChar>
      </w:r>
      <w:r w:rsidRPr="00367D7D">
        <w:rPr>
          <w:color w:val="FFFFFF" w:themeColor="background1"/>
        </w:rPr>
        <w:instrText xml:space="preserve"> ADDIN EN.CITE.DATA </w:instrText>
      </w:r>
      <w:r w:rsidRPr="00367D7D">
        <w:rPr>
          <w:color w:val="FFFFFF" w:themeColor="background1"/>
        </w:rPr>
      </w:r>
      <w:r w:rsidRPr="00367D7D">
        <w:rPr>
          <w:color w:val="FFFFFF" w:themeColor="background1"/>
        </w:rPr>
        <w:fldChar w:fldCharType="end"/>
      </w:r>
      <w:r w:rsidRPr="00367D7D">
        <w:rPr>
          <w:color w:val="FFFFFF" w:themeColor="background1"/>
        </w:rPr>
        <w:fldChar w:fldCharType="begin">
          <w:fldData xml:space="preserve">eXdvcmQ+Kk1vZGVscywgT3JnYW5pemF0aW9uYWw8L2tleXdvcmQ+PGtleXdvcmQ+Kk9wdG9tZXRy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==
</w:fldData>
        </w:fldChar>
      </w:r>
      <w:r w:rsidRPr="00367D7D">
        <w:rPr>
          <w:color w:val="FFFFFF" w:themeColor="background1"/>
        </w:rPr>
        <w:instrText xml:space="preserve"> ADDIN EN.CITE.DATA </w:instrText>
      </w:r>
      <w:r w:rsidRPr="00367D7D">
        <w:rPr>
          <w:color w:val="FFFFFF" w:themeColor="background1"/>
        </w:rPr>
      </w:r>
      <w:r w:rsidRPr="00367D7D">
        <w:rPr>
          <w:color w:val="FFFFFF" w:themeColor="background1"/>
        </w:rPr>
        <w:fldChar w:fldCharType="end"/>
      </w:r>
      <w:r w:rsidRPr="00367D7D">
        <w:rPr>
          <w:color w:val="FFFFFF" w:themeColor="background1"/>
        </w:rPr>
        <w:fldChar w:fldCharType="begin">
          <w:fldData xml:space="preserve">PjxrZXl3b3Jkcz48a2V5d29yZD5DbGluaWNhbCBUcmlhbHMgYXMgVG9waWMvc3QgW1N0YW5kYXJk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==
</w:fldData>
        </w:fldChar>
      </w:r>
      <w:r w:rsidRPr="00367D7D">
        <w:rPr>
          <w:color w:val="FFFFFF" w:themeColor="background1"/>
        </w:rPr>
        <w:instrText xml:space="preserve"> ADDIN EN.CITE.DATA </w:instrText>
      </w:r>
      <w:r w:rsidRPr="00367D7D">
        <w:rPr>
          <w:color w:val="FFFFFF" w:themeColor="background1"/>
        </w:rPr>
      </w:r>
      <w:r w:rsidRPr="00367D7D">
        <w:rPr>
          <w:color w:val="FFFFFF" w:themeColor="background1"/>
        </w:rPr>
        <w:fldChar w:fldCharType="end"/>
      </w:r>
      <w:r w:rsidRPr="00367D7D">
        <w:rPr>
          <w:color w:val="FFFFFF" w:themeColor="background1"/>
        </w:rPr>
        <w:fldChar w:fldCharType="begin">
          <w:fldData xml:space="preserve">PjxjdXN0b20yPlBNQzc0OTI1NTc8L2N1c3RvbTI+PGN1c3RvbTQ+IFJDQ09TIC8gQTEwIC8gRlQz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==
</w:fldData>
        </w:fldChar>
      </w:r>
      <w:r w:rsidRPr="00367D7D">
        <w:rPr>
          <w:color w:val="FFFFFF" w:themeColor="background1"/>
        </w:rPr>
        <w:instrText xml:space="preserve"> ADDIN EN.CITE.DATA </w:instrText>
      </w:r>
      <w:r w:rsidRPr="00367D7D">
        <w:rPr>
          <w:color w:val="FFFFFF" w:themeColor="background1"/>
        </w:rPr>
      </w:r>
      <w:r w:rsidRPr="00367D7D">
        <w:rPr>
          <w:color w:val="FFFFFF" w:themeColor="background1"/>
        </w:rPr>
        <w:fldChar w:fldCharType="end"/>
      </w:r>
      <w:r w:rsidRPr="00367D7D">
        <w:rPr>
          <w:color w:val="FFFFFF" w:themeColor="background1"/>
        </w:rPr>
        <w:fldChar w:fldCharType="begin">
          <w:fldData xml:space="preserve">cz48L2NvbnRyaWJ1dG9ycz48YXV0aC1hZGRyZXNzPkRlcGFydG1lbnQgb2YgUGxhc3RpYywgUmVj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==
</w:fldData>
        </w:fldChar>
      </w:r>
      <w:r w:rsidRPr="00367D7D">
        <w:rPr>
          <w:color w:val="FFFFFF" w:themeColor="background1"/>
        </w:rPr>
        <w:instrText xml:space="preserve"> ADDIN EN.CITE.DATA </w:instrText>
      </w:r>
      <w:r w:rsidRPr="00367D7D">
        <w:rPr>
          <w:color w:val="FFFFFF" w:themeColor="background1"/>
        </w:rPr>
      </w:r>
      <w:r w:rsidRPr="00367D7D">
        <w:rPr>
          <w:color w:val="FFFFFF" w:themeColor="background1"/>
        </w:rPr>
        <w:fldChar w:fldCharType="end"/>
      </w:r>
      <w:r w:rsidRPr="00367D7D">
        <w:rPr>
          <w:color w:val="FFFFFF" w:themeColor="background1"/>
        </w:rPr>
        <w:fldChar w:fldCharType="begin">
          <w:fldData xml:space="preserve">YXV0aG9ycz48YXV0aG9yPkdsaWtsaWNoLCBSaWNoYXJkIEUuPC9hdXRob3I+PGF1dGhvcj5DYXN0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==
</w:fldData>
        </w:fldChar>
      </w:r>
      <w:r w:rsidRPr="00367D7D">
        <w:rPr>
          <w:color w:val="FFFFFF" w:themeColor="background1"/>
        </w:rPr>
        <w:instrText xml:space="preserve"> ADDIN EN.CITE.DATA </w:instrText>
      </w:r>
      <w:r w:rsidRPr="00367D7D">
        <w:rPr>
          <w:color w:val="FFFFFF" w:themeColor="background1"/>
        </w:rPr>
      </w:r>
      <w:r w:rsidRPr="00367D7D">
        <w:rPr>
          <w:color w:val="FFFFFF" w:themeColor="background1"/>
        </w:rPr>
        <w:fldChar w:fldCharType="end"/>
      </w:r>
      <w:r w:rsidRPr="00367D7D">
        <w:rPr>
          <w:color w:val="FFFFFF" w:themeColor="background1"/>
        </w:rPr>
        <w:fldChar w:fldCharType="begin">
          <w:fldData xml:space="preserve">SG9zcGl0YWwsIEJvc3RvbiwgTUEsIFVTQS4mI3hEO0NsYXJrZSwgRGF2aWQgRi4gRGl2aXNpb24g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==
</w:fldData>
        </w:fldChar>
      </w:r>
      <w:r w:rsidRPr="00367D7D">
        <w:rPr>
          <w:color w:val="FFFFFF" w:themeColor="background1"/>
        </w:rPr>
        <w:instrText xml:space="preserve"> ADDIN EN.CITE.DATA </w:instrText>
      </w:r>
      <w:r w:rsidRPr="00367D7D">
        <w:rPr>
          <w:color w:val="FFFFFF" w:themeColor="background1"/>
        </w:rPr>
      </w:r>
      <w:r w:rsidRPr="00367D7D">
        <w:rPr>
          <w:color w:val="FFFFFF" w:themeColor="background1"/>
        </w:rPr>
        <w:fldChar w:fldCharType="end"/>
      </w:r>
      <w:r w:rsidRPr="00367D7D">
        <w:rPr>
          <w:color w:val="FFFFFF" w:themeColor="background1"/>
        </w:rPr>
        <w:fldChar w:fldCharType="begin">
          <w:fldData xml:space="preserve">c2N1bGFyIFJlZ2lzdHJpZXM8L3RpdGxlPjxzZWNvbmRhcnktdGl0bGU+QW5uYWxzIG9mIHN1cmdl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==
</w:fldData>
        </w:fldChar>
      </w:r>
      <w:r w:rsidRPr="00367D7D">
        <w:rPr>
          <w:color w:val="FFFFFF" w:themeColor="background1"/>
        </w:rPr>
        <w:instrText xml:space="preserve"> ADDIN EN.CITE.DATA </w:instrText>
      </w:r>
      <w:r w:rsidRPr="00367D7D">
        <w:rPr>
          <w:color w:val="FFFFFF" w:themeColor="background1"/>
        </w:rPr>
      </w:r>
      <w:r w:rsidRPr="00367D7D">
        <w:rPr>
          <w:color w:val="FFFFFF" w:themeColor="background1"/>
        </w:rPr>
        <w:fldChar w:fldCharType="end"/>
      </w:r>
      <w:r w:rsidRPr="00367D7D">
        <w:rPr>
          <w:color w:val="FFFFFF" w:themeColor="background1"/>
        </w:rPr>
        <w:fldChar w:fldCharType="begin">
          <w:fldData xml:space="preserve">b290aCBEaXNlYXNlcy9lcCBbRXBpZGVtaW9sb2d5XTwva2V5d29yZD48a2V5d29yZD5Vbml0ZWQg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==
</w:fldData>
        </w:fldChar>
      </w:r>
      <w:r w:rsidRPr="00367D7D">
        <w:rPr>
          <w:color w:val="FFFFFF" w:themeColor="background1"/>
        </w:rPr>
        <w:instrText xml:space="preserve"> ADDIN EN.CITE.DATA </w:instrText>
      </w:r>
      <w:r w:rsidRPr="00367D7D">
        <w:rPr>
          <w:color w:val="FFFFFF" w:themeColor="background1"/>
        </w:rPr>
      </w:r>
      <w:r w:rsidRPr="00367D7D">
        <w:rPr>
          <w:color w:val="FFFFFF" w:themeColor="background1"/>
        </w:rPr>
        <w:fldChar w:fldCharType="end"/>
      </w:r>
      <w:r w:rsidRPr="00367D7D">
        <w:rPr>
          <w:color w:val="FFFFFF" w:themeColor="background1"/>
        </w:rPr>
        <w:fldChar w:fldCharType="begin">
          <w:fldData xml:space="preserve">Vm5wLV91M3Z1N2ZsUEQtcWI4ZEJBVE1nVmtxN1BBWlFiWmstRkN6NE94MnVfTnBOSDRGeDlNV3l0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==
</w:fldData>
        </w:fldChar>
      </w:r>
      <w:r w:rsidRPr="00367D7D">
        <w:rPr>
          <w:color w:val="FFFFFF" w:themeColor="background1"/>
        </w:rPr>
        <w:instrText xml:space="preserve"> ADDIN EN.CITE.DATA </w:instrText>
      </w:r>
      <w:r w:rsidRPr="00367D7D">
        <w:rPr>
          <w:color w:val="FFFFFF" w:themeColor="background1"/>
        </w:rPr>
      </w:r>
      <w:r w:rsidRPr="00367D7D">
        <w:rPr>
          <w:color w:val="FFFFFF" w:themeColor="background1"/>
        </w:rPr>
        <w:fldChar w:fldCharType="end"/>
      </w:r>
      <w:r w:rsidRPr="00367D7D">
        <w:rPr>
          <w:color w:val="FFFFFF" w:themeColor="background1"/>
        </w:rPr>
        <w:fldChar w:fldCharType="begin">
          <w:fldData xml:space="preserve">Y051bT4xNDEzPC9SZWNOdW0+PHJlY29yZD48cmVjLW51bWJlcj4xNDEzPC9yZWMtbnVtYmVyPjxm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==
</w:fldData>
        </w:fldChar>
      </w:r>
      <w:r w:rsidRPr="00367D7D">
        <w:rPr>
          <w:color w:val="FFFFFF" w:themeColor="background1"/>
        </w:rPr>
        <w:instrText xml:space="preserve"> ADDIN EN.CITE.DATA </w:instrText>
      </w:r>
      <w:r w:rsidRPr="00367D7D">
        <w:rPr>
          <w:color w:val="FFFFFF" w:themeColor="background1"/>
        </w:rPr>
      </w:r>
      <w:r w:rsidRPr="00367D7D">
        <w:rPr>
          <w:color w:val="FFFFFF" w:themeColor="background1"/>
        </w:rPr>
        <w:fldChar w:fldCharType="end"/>
      </w:r>
      <w:r w:rsidRPr="00367D7D">
        <w:rPr>
          <w:color w:val="FFFFFF" w:themeColor="background1"/>
        </w:rPr>
        <w:fldChar w:fldCharType="begin">
          <w:fldData xml:space="preserve">IGZyb20gYW4gSW50ZXJuYXRpb25hbCBDb2xsYWJvcmF0aXZlIFN0dWR5IChERVRFQ1RJVkUgU3R1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==
</w:fldData>
        </w:fldChar>
      </w:r>
      <w:r w:rsidRPr="00367D7D">
        <w:rPr>
          <w:color w:val="FFFFFF" w:themeColor="background1"/>
        </w:rPr>
        <w:instrText xml:space="preserve"> ADDIN EN.CITE.DATA </w:instrText>
      </w:r>
      <w:r w:rsidRPr="00367D7D">
        <w:rPr>
          <w:color w:val="FFFFFF" w:themeColor="background1"/>
        </w:rPr>
      </w:r>
      <w:r w:rsidRPr="00367D7D">
        <w:rPr>
          <w:color w:val="FFFFFF" w:themeColor="background1"/>
        </w:rPr>
        <w:fldChar w:fldCharType="end"/>
      </w:r>
      <w:r w:rsidRPr="00367D7D">
        <w:rPr>
          <w:color w:val="FFFFFF" w:themeColor="background1"/>
        </w:rPr>
        <w:fldChar w:fldCharType="begin">
          <w:fldData xml:space="preserve">b3ZpZHNwLm92aWQuY29tL292aWR3ZWIuY2dpP1Q9SlMmYW1wO1BBR0U9cmVmZXJlbmNlJmFtcDtE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==
</w:fldData>
        </w:fldChar>
      </w:r>
      <w:r w:rsidRPr="00367D7D">
        <w:rPr>
          <w:color w:val="FFFFFF" w:themeColor="background1"/>
        </w:rPr>
        <w:instrText xml:space="preserve"> ADDIN EN.CITE.DATA </w:instrText>
      </w:r>
      <w:r w:rsidRPr="00367D7D">
        <w:rPr>
          <w:color w:val="FFFFFF" w:themeColor="background1"/>
        </w:rPr>
      </w:r>
      <w:r w:rsidRPr="00367D7D">
        <w:rPr>
          <w:color w:val="FFFFFF" w:themeColor="background1"/>
        </w:rPr>
        <w:fldChar w:fldCharType="end"/>
      </w:r>
      <w:r w:rsidRPr="00367D7D">
        <w:rPr>
          <w:color w:val="FFFFFF" w:themeColor="background1"/>
        </w:rPr>
        <w:fldChar w:fldCharType="begin">
          <w:fldData xml:space="preserve">cmxhbmRzIEJvdGggYXV0aG9ycyBjb250cmlidXRlZCBlcXVhbGx5LiYjeEQ7U3Rvd2VsbCwgQ2Fs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==
</w:fldData>
        </w:fldChar>
      </w:r>
      <w:r w:rsidRPr="00367D7D">
        <w:rPr>
          <w:color w:val="FFFFFF" w:themeColor="background1"/>
        </w:rPr>
        <w:instrText xml:space="preserve"> ADDIN EN.CITE.DATA </w:instrText>
      </w:r>
      <w:r w:rsidRPr="00367D7D">
        <w:rPr>
          <w:color w:val="FFFFFF" w:themeColor="background1"/>
        </w:rPr>
      </w:r>
      <w:r w:rsidRPr="00367D7D">
        <w:rPr>
          <w:color w:val="FFFFFF" w:themeColor="background1"/>
        </w:rPr>
        <w:fldChar w:fldCharType="end"/>
      </w:r>
      <w:r w:rsidRPr="00367D7D">
        <w:rPr>
          <w:color w:val="FFFFFF" w:themeColor="background1"/>
        </w:rPr>
        <w:fldChar w:fldCharType="begin">
          <w:fldData xml:space="preserve">cmQ+PGtleXdvcmQ+RGVybWF0b215b3NpdGlzL2NsIFtDbGFzc2lmaWNhdGlvbl08L2tleXdvcmQ+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==
</w:fldData>
        </w:fldChar>
      </w:r>
      <w:r w:rsidRPr="00367D7D">
        <w:rPr>
          <w:color w:val="FFFFFF" w:themeColor="background1"/>
        </w:rPr>
        <w:instrText xml:space="preserve"> ADDIN EN.CITE.DATA </w:instrText>
      </w:r>
      <w:r w:rsidRPr="00367D7D">
        <w:rPr>
          <w:color w:val="FFFFFF" w:themeColor="background1"/>
        </w:rPr>
      </w:r>
      <w:r w:rsidRPr="00367D7D">
        <w:rPr>
          <w:color w:val="FFFFFF" w:themeColor="background1"/>
        </w:rPr>
        <w:fldChar w:fldCharType="end"/>
      </w:r>
      <w:r w:rsidRPr="00367D7D">
        <w:rPr>
          <w:color w:val="FFFFFF" w:themeColor="background1"/>
        </w:rPr>
        <w:fldChar w:fldCharType="begin">
          <w:fldData xml:space="preserve">VW5pdmVyc2l0eSBCbG9vbWJlcmcgU2Nob29sIG9mIFB1YmxpYyBIZWFsdGgsIEJhbHRpbW9yZSwg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==
</w:fldData>
        </w:fldChar>
      </w:r>
      <w:r w:rsidRPr="00367D7D">
        <w:rPr>
          <w:color w:val="FFFFFF" w:themeColor="background1"/>
        </w:rPr>
        <w:instrText xml:space="preserve"> ADDIN EN.CITE.DATA </w:instrText>
      </w:r>
      <w:r w:rsidRPr="00367D7D">
        <w:rPr>
          <w:color w:val="FFFFFF" w:themeColor="background1"/>
        </w:rPr>
      </w:r>
      <w:r w:rsidRPr="00367D7D">
        <w:rPr>
          <w:color w:val="FFFFFF" w:themeColor="background1"/>
        </w:rPr>
        <w:fldChar w:fldCharType="end"/>
      </w:r>
      <w:r w:rsidRPr="00367D7D">
        <w:rPr>
          <w:color w:val="FFFFFF" w:themeColor="background1"/>
        </w:rPr>
        <w:fldChar w:fldCharType="begin">
          <w:fldData xml:space="preserve">dGhvcj5TaGlsbGluZywgVmFsZXJpZTwvYXV0aG9yPjxhdXRob3I+QWxsYXJkLCBBbWFuZGE8L2F1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==
</w:fldData>
        </w:fldChar>
      </w:r>
      <w:r w:rsidRPr="00367D7D">
        <w:rPr>
          <w:color w:val="FFFFFF" w:themeColor="background1"/>
        </w:rPr>
        <w:instrText xml:space="preserve"> ADDIN EN.CITE.DATA </w:instrText>
      </w:r>
      <w:r w:rsidRPr="00367D7D">
        <w:rPr>
          <w:color w:val="FFFFFF" w:themeColor="background1"/>
        </w:rPr>
      </w:r>
      <w:r w:rsidRPr="00367D7D">
        <w:rPr>
          <w:color w:val="FFFFFF" w:themeColor="background1"/>
        </w:rPr>
        <w:fldChar w:fldCharType="end"/>
      </w:r>
      <w:r w:rsidRPr="00367D7D">
        <w:rPr>
          <w:color w:val="FFFFFF" w:themeColor="background1"/>
        </w:rPr>
        <w:fldChar w:fldCharType="begin">
          <w:fldData xml:space="preserve">bi1udW0+V09TOjAwMDQyOTc1NDkwMDAxMjwvYWNjZXNzaW9uLW51bT48d29yay10eXBlPkFydGlj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==
</w:fldData>
        </w:fldChar>
      </w:r>
      <w:r w:rsidRPr="00367D7D">
        <w:rPr>
          <w:color w:val="FFFFFF" w:themeColor="background1"/>
        </w:rPr>
        <w:instrText xml:space="preserve"> ADDIN EN.CITE.DATA </w:instrText>
      </w:r>
      <w:r w:rsidRPr="00367D7D">
        <w:rPr>
          <w:color w:val="FFFFFF" w:themeColor="background1"/>
        </w:rPr>
      </w:r>
      <w:r w:rsidRPr="00367D7D">
        <w:rPr>
          <w:color w:val="FFFFFF" w:themeColor="background1"/>
        </w:rPr>
        <w:fldChar w:fldCharType="end"/>
      </w:r>
      <w:r w:rsidRPr="00367D7D">
        <w:rPr>
          <w:color w:val="FFFFFF" w:themeColor="background1"/>
        </w:rPr>
        <w:fldChar w:fldCharType="begin">
          <w:fldData xml:space="preserve">MzkyMTg4MiI+NDQ1PC9rZXk+PC9mb3JlaWduLWtleXM+PHJlZi10eXBlIG5hbWU9IkpvdXJuYWwg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==
</w:fldData>
        </w:fldChar>
      </w:r>
      <w:r w:rsidRPr="00367D7D">
        <w:rPr>
          <w:color w:val="FFFFFF" w:themeColor="background1"/>
        </w:rPr>
        <w:instrText xml:space="preserve"> ADDIN EN.CITE.DATA </w:instrText>
      </w:r>
      <w:r w:rsidRPr="00367D7D">
        <w:rPr>
          <w:color w:val="FFFFFF" w:themeColor="background1"/>
        </w:rPr>
      </w:r>
      <w:r w:rsidRPr="00367D7D">
        <w:rPr>
          <w:color w:val="FFFFFF" w:themeColor="background1"/>
        </w:rPr>
        <w:fldChar w:fldCharType="end"/>
      </w:r>
      <w:r w:rsidRPr="00367D7D">
        <w:rPr>
          <w:color w:val="FFFFFF" w:themeColor="background1"/>
        </w:rPr>
        <w:fldChar w:fldCharType="begin">
          <w:fldData xml:space="preserve">eXM+PHJlZi10eXBlIG5hbWU9IkpvdXJuYWwgQXJ0aWNsZSI+MTc8L3JlZi10eXBlPjxjb250cmli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==
</w:fldData>
        </w:fldChar>
      </w:r>
      <w:r w:rsidRPr="00367D7D">
        <w:rPr>
          <w:color w:val="FFFFFF" w:themeColor="background1"/>
        </w:rPr>
        <w:instrText xml:space="preserve"> ADDIN EN.CITE.DATA </w:instrText>
      </w:r>
      <w:r w:rsidRPr="00367D7D">
        <w:rPr>
          <w:color w:val="FFFFFF" w:themeColor="background1"/>
        </w:rPr>
      </w:r>
      <w:r w:rsidRPr="00367D7D">
        <w:rPr>
          <w:color w:val="FFFFFF" w:themeColor="background1"/>
        </w:rPr>
        <w:fldChar w:fldCharType="end"/>
      </w:r>
      <w:r w:rsidRPr="00367D7D">
        <w:rPr>
          <w:color w:val="FFFFFF" w:themeColor="background1"/>
        </w:rPr>
        <w:fldChar w:fldCharType="begin">
          <w:fldData xml:space="preserve">PC9rZXl3b3JkPjxrZXl3b3JkPipEZWxwaGkgVGVjaG5pcXVlPC9rZXl3b3JkPjxrZXl3b3JkPkRl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==
</w:fldData>
        </w:fldChar>
      </w:r>
      <w:r w:rsidRPr="00367D7D">
        <w:rPr>
          <w:color w:val="FFFFFF" w:themeColor="background1"/>
        </w:rPr>
        <w:instrText xml:space="preserve"> ADDIN EN.CITE.DATA </w:instrText>
      </w:r>
      <w:r w:rsidRPr="00367D7D">
        <w:rPr>
          <w:color w:val="FFFFFF" w:themeColor="background1"/>
        </w:rPr>
      </w:r>
      <w:r w:rsidRPr="00367D7D">
        <w:rPr>
          <w:color w:val="FFFFFF" w:themeColor="background1"/>
        </w:rPr>
        <w:fldChar w:fldCharType="end"/>
      </w:r>
      <w:r w:rsidRPr="00367D7D">
        <w:rPr>
          <w:color w:val="FFFFFF" w:themeColor="background1"/>
        </w:rPr>
        <w:fldChar w:fldCharType="begin">
          <w:fldData xml:space="preserve">YXV0aG9yPjwvYXV0aG9ycz48L2NvbnRyaWJ1dG9ycz48YXV0aC1hZGRyZXNzPkludGVybmF0aW9u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==
</w:fldData>
        </w:fldChar>
      </w:r>
      <w:r w:rsidRPr="00367D7D">
        <w:rPr>
          <w:color w:val="FFFFFF" w:themeColor="background1"/>
        </w:rPr>
        <w:instrText xml:space="preserve"> ADDIN EN.CITE.DATA </w:instrText>
      </w:r>
      <w:r w:rsidRPr="00367D7D">
        <w:rPr>
          <w:color w:val="FFFFFF" w:themeColor="background1"/>
        </w:rPr>
      </w:r>
      <w:r w:rsidRPr="00367D7D">
        <w:rPr>
          <w:color w:val="FFFFFF" w:themeColor="background1"/>
        </w:rPr>
        <w:fldChar w:fldCharType="end"/>
      </w:r>
      <w:r w:rsidRPr="00367D7D">
        <w:rPr>
          <w:color w:val="FFFFFF" w:themeColor="background1"/>
        </w:rPr>
        <w:fldChar w:fldCharType="begin">
          <w:fldData xml:space="preserve">IE1lZGljaW5lLCBJbmRpYW5hcG9saXMgKEwuUy5XLik7IEFIQS9BU0EgR2V0IFdpdGggVGhlIEd1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==
</w:fldData>
        </w:fldChar>
      </w:r>
      <w:r w:rsidRPr="00367D7D">
        <w:rPr>
          <w:color w:val="FFFFFF" w:themeColor="background1"/>
        </w:rPr>
        <w:instrText xml:space="preserve"> ADDIN EN.CITE.DATA </w:instrText>
      </w:r>
      <w:r w:rsidRPr="00367D7D">
        <w:rPr>
          <w:color w:val="FFFFFF" w:themeColor="background1"/>
        </w:rPr>
      </w:r>
      <w:r w:rsidRPr="00367D7D">
        <w:rPr>
          <w:color w:val="FFFFFF" w:themeColor="background1"/>
        </w:rPr>
        <w:fldChar w:fldCharType="end"/>
      </w:r>
      <w:r w:rsidRPr="00367D7D">
        <w:rPr>
          <w:color w:val="FFFFFF" w:themeColor="background1"/>
        </w:rPr>
        <w:fldChar w:fldCharType="begin">
          <w:fldData xml:space="preserve">Mjk8L3ZvbHVtZT48bnVtYmVyPjMgU3VwcGwgNjY8L251bWJlcj48c2VjdGlvbj5TYWx2YXJhbmks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==
</w:fldData>
        </w:fldChar>
      </w:r>
      <w:r w:rsidRPr="00367D7D">
        <w:rPr>
          <w:color w:val="FFFFFF" w:themeColor="background1"/>
        </w:rPr>
        <w:instrText xml:space="preserve"> ADDIN EN.CITE.DATA </w:instrText>
      </w:r>
      <w:r w:rsidRPr="00367D7D">
        <w:rPr>
          <w:color w:val="FFFFFF" w:themeColor="background1"/>
        </w:rPr>
      </w:r>
      <w:r w:rsidRPr="00367D7D">
        <w:rPr>
          <w:color w:val="FFFFFF" w:themeColor="background1"/>
        </w:rPr>
        <w:fldChar w:fldCharType="end"/>
      </w:r>
      <w:r w:rsidRPr="00367D7D">
        <w:rPr>
          <w:color w:val="FFFFFF" w:themeColor="background1"/>
        </w:rPr>
        <w:fldChar w:fldCharType="begin">
          <w:fldData xml:space="preserve">bHQ7R28gdG8gSVNJJmd0OzovL1dPUzowMDA0Mjg3MzI2MDAwMjA8L3N0eWxlPjwvdXJsPjwvcmVs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==
</w:fldData>
        </w:fldChar>
      </w:r>
      <w:r w:rsidRPr="00367D7D">
        <w:rPr>
          <w:color w:val="FFFFFF" w:themeColor="background1"/>
        </w:rPr>
        <w:instrText xml:space="preserve"> ADDIN EN.CITE.DATA </w:instrText>
      </w:r>
      <w:r w:rsidRPr="00367D7D">
        <w:rPr>
          <w:color w:val="FFFFFF" w:themeColor="background1"/>
        </w:rPr>
      </w:r>
      <w:r w:rsidRPr="00367D7D">
        <w:rPr>
          <w:color w:val="FFFFFF" w:themeColor="background1"/>
        </w:rPr>
        <w:fldChar w:fldCharType="end"/>
      </w:r>
      <w:r w:rsidRPr="00367D7D">
        <w:rPr>
          <w:color w:val="FFFFFF" w:themeColor="background1"/>
        </w:rPr>
        <w:fldChar w:fldCharType="begin">
          <w:fldData xml:space="preserve">b3JlaWduLWtleXM+PGtleSBhcHA9IkVOIiBkYi1pZD0iZHA1dGV2OTIzcHNhcnllOTU5eHB3ZGR3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</w:fldData>
        </w:fldChar>
      </w:r>
      <w:r w:rsidRPr="00367D7D">
        <w:rPr>
          <w:color w:val="FFFFFF" w:themeColor="background1"/>
        </w:rPr>
        <w:instrText xml:space="preserve"> ADDIN EN.CITE.DATA </w:instrText>
      </w:r>
      <w:r w:rsidRPr="00367D7D">
        <w:rPr>
          <w:color w:val="FFFFFF" w:themeColor="background1"/>
        </w:rPr>
      </w:r>
      <w:r w:rsidRPr="00367D7D">
        <w:rPr>
          <w:color w:val="FFFFFF" w:themeColor="background1"/>
        </w:rPr>
        <w:fldChar w:fldCharType="end"/>
      </w:r>
      <w:r w:rsidRPr="00367D7D">
        <w:rPr>
          <w:color w:val="FFFFFF" w:themeColor="background1"/>
        </w:rPr>
        <w:fldChar w:fldCharType="separate"/>
      </w:r>
      <w:r w:rsidRPr="00367D7D">
        <w:rPr>
          <w:noProof/>
          <w:color w:val="FFFFFF" w:themeColor="background1"/>
        </w:rPr>
        <w:t>(1-250)</w:t>
      </w:r>
      <w:r w:rsidRPr="00367D7D">
        <w:rPr>
          <w:color w:val="FFFFFF" w:themeColor="background1"/>
        </w:rPr>
        <w:fldChar w:fldCharType="end"/>
      </w:r>
    </w:p>
    <w:p w:rsidR="00367D7D" w:rsidRPr="00367D7D" w:rsidRDefault="00367D7D" w:rsidP="00367D7D">
      <w:pPr>
        <w:pStyle w:val="EndNoteBibliography"/>
        <w:spacing w:after="0"/>
      </w:pPr>
      <w:r>
        <w:fldChar w:fldCharType="begin"/>
      </w:r>
      <w:r>
        <w:instrText xml:space="preserve"> ADDIN EN.REFLIST </w:instrText>
      </w:r>
      <w:r>
        <w:fldChar w:fldCharType="separate"/>
      </w:r>
      <w:r w:rsidRPr="00367D7D">
        <w:t>1.</w:t>
      </w:r>
      <w:r w:rsidRPr="00367D7D">
        <w:tab/>
        <w:t>Functional standards and minimum (core) data sets for a National Immunization Registry Network and Vaccine Associated Adverse Events Surveillance system (VAAESS). Canada communicable disease report = Relevé des maladies transmissibles au Canada. 2002;28 Suppl 6:1-32 (Eng), 1-3234 (Fre).</w:t>
      </w:r>
    </w:p>
    <w:p w:rsidR="00367D7D" w:rsidRPr="00367D7D" w:rsidRDefault="00367D7D" w:rsidP="00367D7D">
      <w:pPr>
        <w:pStyle w:val="EndNoteBibliography"/>
        <w:spacing w:after="0"/>
      </w:pPr>
      <w:r w:rsidRPr="00367D7D">
        <w:t>2.</w:t>
      </w:r>
      <w:r w:rsidRPr="00367D7D">
        <w:tab/>
        <w:t>Abbasi M, Ahmadian L, Amirian M, Tabesh H, Eslami S. The Development of a Minimum Data Set for an Infertility Registry. Perspectives in health information management. 2018;15(Winter):1b.</w:t>
      </w:r>
    </w:p>
    <w:p w:rsidR="00367D7D" w:rsidRPr="00367D7D" w:rsidRDefault="00367D7D" w:rsidP="00367D7D">
      <w:pPr>
        <w:pStyle w:val="EndNoteBibliography"/>
        <w:spacing w:after="0"/>
      </w:pPr>
      <w:r w:rsidRPr="00367D7D">
        <w:t>3.</w:t>
      </w:r>
      <w:r w:rsidRPr="00367D7D">
        <w:tab/>
        <w:t>Abdi Reyhan M, Damanabi S, Kalankesh LR, Hajebrahimi S. Development of a core data set for pelvic floor disorder patients registry. Lower urinary tract symptoms. 2021;13(1):144-53.</w:t>
      </w:r>
    </w:p>
    <w:p w:rsidR="00367D7D" w:rsidRPr="00367D7D" w:rsidRDefault="00367D7D" w:rsidP="00367D7D">
      <w:pPr>
        <w:pStyle w:val="EndNoteBibliography"/>
        <w:spacing w:after="0"/>
      </w:pPr>
      <w:r w:rsidRPr="00367D7D">
        <w:t>4.</w:t>
      </w:r>
      <w:r w:rsidRPr="00367D7D">
        <w:tab/>
        <w:t>Agha RA, Pidgeon TE, Borrelli MR, Dowlut N, Orkar T-EK, Ahmed M, et al. Validated Outcomes in the Grafting of Autologous Fat to the Breast: The VOGUE Study. Development of a Core Outcome Set for Research and Audit. Plastic and reconstructive surgery. 2018;141(5):633e-8e.</w:t>
      </w:r>
    </w:p>
    <w:p w:rsidR="00367D7D" w:rsidRPr="00367D7D" w:rsidRDefault="00367D7D" w:rsidP="00367D7D">
      <w:pPr>
        <w:pStyle w:val="EndNoteBibliography"/>
        <w:spacing w:after="0"/>
      </w:pPr>
      <w:r w:rsidRPr="00367D7D">
        <w:t>5.</w:t>
      </w:r>
      <w:r w:rsidRPr="00367D7D">
        <w:tab/>
        <w:t>Ahmadi M, Alipour J, Mohammadi A, Khorami F. Development a minimum data set of the information management system for burns. Burns. 2015;41(5):1092-9.</w:t>
      </w:r>
    </w:p>
    <w:p w:rsidR="00367D7D" w:rsidRPr="00367D7D" w:rsidRDefault="00367D7D" w:rsidP="00367D7D">
      <w:pPr>
        <w:pStyle w:val="EndNoteBibliography"/>
        <w:spacing w:after="0"/>
      </w:pPr>
      <w:r w:rsidRPr="00367D7D">
        <w:t>6.</w:t>
      </w:r>
      <w:r w:rsidRPr="00367D7D">
        <w:tab/>
        <w:t>Ahmadi M, Madani T, Alipour J. Development a national minimum data set (MDS) of the information management system for disability in Iran. Disability and health journal. 2019;12(4):641-8.</w:t>
      </w:r>
    </w:p>
    <w:p w:rsidR="00367D7D" w:rsidRPr="00367D7D" w:rsidRDefault="00367D7D" w:rsidP="00367D7D">
      <w:pPr>
        <w:pStyle w:val="EndNoteBibliography"/>
        <w:spacing w:after="0"/>
      </w:pPr>
      <w:r w:rsidRPr="00367D7D">
        <w:t>7.</w:t>
      </w:r>
      <w:r w:rsidRPr="00367D7D">
        <w:tab/>
        <w:t>Ahmadi M, Mirbagheri E. Designing Data Elements and Minimum Data Set (MDS) for Creating the Registry of Patients with Gestational Diabetes Mellitus. Journal of medicine and life. 2019;12(2):160-7.</w:t>
      </w:r>
    </w:p>
    <w:p w:rsidR="00367D7D" w:rsidRPr="00367D7D" w:rsidRDefault="00367D7D" w:rsidP="00367D7D">
      <w:pPr>
        <w:pStyle w:val="EndNoteBibliography"/>
        <w:spacing w:after="0"/>
      </w:pPr>
      <w:r w:rsidRPr="00367D7D">
        <w:t>8.</w:t>
      </w:r>
      <w:r w:rsidRPr="00367D7D">
        <w:tab/>
        <w:t>Ahmadi M, Mohammadi A, Chraghbaigi R, Fathi T, Shojaee Baghini M. Developing a minimum data set of the information management system for orthopedic injuries in iran. Iranian Red Crescent medical journal. 2014;16(7):e17020.</w:t>
      </w:r>
    </w:p>
    <w:p w:rsidR="00367D7D" w:rsidRPr="00367D7D" w:rsidRDefault="00367D7D" w:rsidP="00367D7D">
      <w:pPr>
        <w:pStyle w:val="EndNoteBibliography"/>
        <w:spacing w:after="0"/>
      </w:pPr>
      <w:r w:rsidRPr="00367D7D">
        <w:t>9.</w:t>
      </w:r>
      <w:r w:rsidRPr="00367D7D">
        <w:tab/>
        <w:t>Ahmed S, Zidarov D, Ben Mortenson W, Wolfe D, Noonan V, Riopelle R, et al. Identifying a core set of patient-centered outcomes for spinal cord injury care. Quality of Life Research. 2020;29(SUPPL 1):S35-S6.</w:t>
      </w:r>
    </w:p>
    <w:p w:rsidR="00367D7D" w:rsidRPr="00367D7D" w:rsidRDefault="00367D7D" w:rsidP="00367D7D">
      <w:pPr>
        <w:pStyle w:val="EndNoteBibliography"/>
        <w:spacing w:after="0"/>
      </w:pPr>
      <w:r w:rsidRPr="00367D7D">
        <w:t>10.</w:t>
      </w:r>
      <w:r w:rsidRPr="00367D7D">
        <w:tab/>
        <w:t>Akpan A, Roberts C, Bandeen-Roche K, Batty B, Bausewein C, Bell D, et al. Standard set of health outcome measures for older persons. BMC geriatrics. 2018;18(1):36.</w:t>
      </w:r>
    </w:p>
    <w:p w:rsidR="00367D7D" w:rsidRPr="00367D7D" w:rsidRDefault="00367D7D" w:rsidP="00367D7D">
      <w:pPr>
        <w:pStyle w:val="EndNoteBibliography"/>
        <w:spacing w:after="0"/>
      </w:pPr>
      <w:r w:rsidRPr="00367D7D">
        <w:t>11.</w:t>
      </w:r>
      <w:r w:rsidRPr="00367D7D">
        <w:tab/>
        <w:t>Akpan A, Roberts C, Turner G, Banerjee J, Grp IOPW. DEVELOPING AN INTERNATIONALLY AGREED STANDARD SET OF HEALTH OUTCOME MEASURES FOR OLDER PEOPLE. Age and Ageing. 2017;46:1.</w:t>
      </w:r>
    </w:p>
    <w:p w:rsidR="00367D7D" w:rsidRPr="00367D7D" w:rsidRDefault="00367D7D" w:rsidP="00367D7D">
      <w:pPr>
        <w:pStyle w:val="EndNoteBibliography"/>
        <w:spacing w:after="0"/>
      </w:pPr>
      <w:r w:rsidRPr="00367D7D">
        <w:t>12.</w:t>
      </w:r>
      <w:r w:rsidRPr="00367D7D">
        <w:tab/>
        <w:t>Al-Jabri S, Rowe FJ, Kirkham JJ. Core outcome set for three ophthalmic conditions: a healthcare professional and patient consensus on core outcome sets for amblyopia, ocular motility and strabismus (COSAMS Study). BMJ Open. 2021;11(5):e042403.</w:t>
      </w:r>
    </w:p>
    <w:p w:rsidR="00367D7D" w:rsidRPr="00367D7D" w:rsidRDefault="00367D7D" w:rsidP="00367D7D">
      <w:pPr>
        <w:pStyle w:val="EndNoteBibliography"/>
        <w:spacing w:after="0"/>
      </w:pPr>
      <w:r w:rsidRPr="00367D7D">
        <w:t>13.</w:t>
      </w:r>
      <w:r w:rsidRPr="00367D7D">
        <w:tab/>
        <w:t>Alguren B, Ramirez JP, Salt M, Sillett N, Myers SN, Alvarez-Cote A, et al. Development of an international standard set of patient-centred outcome measures for overall paediatric health: a consensus process. Archives of disease in childhood. 2020.</w:t>
      </w:r>
    </w:p>
    <w:p w:rsidR="00367D7D" w:rsidRPr="00367D7D" w:rsidRDefault="00367D7D" w:rsidP="00367D7D">
      <w:pPr>
        <w:pStyle w:val="EndNoteBibliography"/>
        <w:spacing w:after="0"/>
      </w:pPr>
      <w:r w:rsidRPr="00367D7D">
        <w:t>14.</w:t>
      </w:r>
      <w:r w:rsidRPr="00367D7D">
        <w:tab/>
        <w:t>Alho H, Littlewood R, Maremmani I. Defining a new approach to measuring outcomes in opioid dependence management. Heroin Addiction and Related Clinical Problems. 2014;16(2):11-6.</w:t>
      </w:r>
    </w:p>
    <w:p w:rsidR="00367D7D" w:rsidRPr="00367D7D" w:rsidRDefault="00367D7D" w:rsidP="00367D7D">
      <w:pPr>
        <w:pStyle w:val="EndNoteBibliography"/>
        <w:spacing w:after="0"/>
      </w:pPr>
      <w:r w:rsidRPr="00367D7D">
        <w:t>15.</w:t>
      </w:r>
      <w:r w:rsidRPr="00367D7D">
        <w:tab/>
        <w:t>Allin BSR, Hall NJ, Ross AR, Marven SS, Kurinczuk JJ, Knight M, et al. Development of a gastroschisis core outcome set. Archives of disease in childhood Fetal and neonatal edition. 2019;104(1):F76-F82.</w:t>
      </w:r>
    </w:p>
    <w:p w:rsidR="00367D7D" w:rsidRPr="00367D7D" w:rsidRDefault="00367D7D" w:rsidP="00367D7D">
      <w:pPr>
        <w:pStyle w:val="EndNoteBibliography"/>
        <w:spacing w:after="0"/>
      </w:pPr>
      <w:r w:rsidRPr="00367D7D">
        <w:t>16.</w:t>
      </w:r>
      <w:r w:rsidRPr="00367D7D">
        <w:tab/>
        <w:t>Allori AC, Kelley T, Meara JG, Albert A, Bonanthaya K, Chapman K, et al. A Standard Set of Outcome Measures for the Comprehensive Appraisal of Cleft Care. The Cleft palate-craniofacial journal : official publication of the American Cleft Palate-Craniofacial Association. 2017;54(5):540-54.</w:t>
      </w:r>
    </w:p>
    <w:p w:rsidR="00367D7D" w:rsidRPr="00367D7D" w:rsidRDefault="00367D7D" w:rsidP="00367D7D">
      <w:pPr>
        <w:pStyle w:val="EndNoteBibliography"/>
        <w:spacing w:after="0"/>
      </w:pPr>
      <w:r w:rsidRPr="00367D7D">
        <w:t>17.</w:t>
      </w:r>
      <w:r w:rsidRPr="00367D7D">
        <w:tab/>
        <w:t>Anderson HV, Weintraub WS, Radford MJ, Kremers MS, Roe MT, Shaw RE, et al. Standardized cardiovascular data for clinical research, registries, and patient care: a report from the Data Standards Workgroup of the National Cardiovascular Research Infrastructure project. J Am Coll Cardiol. 2013;61(18):1835-46.</w:t>
      </w:r>
    </w:p>
    <w:p w:rsidR="00367D7D" w:rsidRPr="00367D7D" w:rsidRDefault="00367D7D" w:rsidP="00367D7D">
      <w:pPr>
        <w:pStyle w:val="EndNoteBibliography"/>
        <w:spacing w:after="0"/>
      </w:pPr>
      <w:r w:rsidRPr="00367D7D">
        <w:t>18.</w:t>
      </w:r>
      <w:r w:rsidRPr="00367D7D">
        <w:tab/>
        <w:t>Anonymous. Thrombolysis in the management of lower limb peripheral arterial occlusion--a consensus document. Working Party on Thrombolysis in the Management of Limb Ischemia. The American journal of cardiology. 1998;81(2):207-18.</w:t>
      </w:r>
    </w:p>
    <w:p w:rsidR="00367D7D" w:rsidRPr="00367D7D" w:rsidRDefault="00367D7D" w:rsidP="00367D7D">
      <w:pPr>
        <w:pStyle w:val="EndNoteBibliography"/>
        <w:spacing w:after="0"/>
      </w:pPr>
      <w:r w:rsidRPr="00367D7D">
        <w:t>19.</w:t>
      </w:r>
      <w:r w:rsidRPr="00367D7D">
        <w:tab/>
        <w:t>Anonymous. Standard outcome metrics and evaluation methodology for disease management programs. American Healthways and Johns Hopkins Consensus Conference. Disease management : DM. 2003;6(3):121-38.</w:t>
      </w:r>
    </w:p>
    <w:p w:rsidR="00367D7D" w:rsidRPr="00367D7D" w:rsidRDefault="00367D7D" w:rsidP="00367D7D">
      <w:pPr>
        <w:pStyle w:val="EndNoteBibliography"/>
        <w:spacing w:after="0"/>
      </w:pPr>
      <w:r w:rsidRPr="00367D7D">
        <w:t>20.</w:t>
      </w:r>
      <w:r w:rsidRPr="00367D7D">
        <w:tab/>
        <w:t>Armstrong TS, Dirven L, Arons D, Bates A, Chang SM, Coens C, et al. Glioma patient-reported outcome assessment in clinical care and research: a Response Assessment in Neuro-Oncology collaborative report. The Lancet Oncology. 2020;21(2):e97-e103.</w:t>
      </w:r>
    </w:p>
    <w:p w:rsidR="00367D7D" w:rsidRPr="00367D7D" w:rsidRDefault="00367D7D" w:rsidP="00367D7D">
      <w:pPr>
        <w:pStyle w:val="EndNoteBibliography"/>
        <w:spacing w:after="0"/>
      </w:pPr>
      <w:r w:rsidRPr="00367D7D">
        <w:t>21.</w:t>
      </w:r>
      <w:r w:rsidRPr="00367D7D">
        <w:tab/>
        <w:t>Arrazubi V, Cajaraville G, Cantero D, Giralt J, Mesia R, Rueda A, et al. DEFINING A STANDARD SET OF HEALTH OUTCOMES FOR PATIENTS WITH SQUAMOUS CELL CARCINOMA OF THE HEAD AND NECK IN SPAIN. Value Health. 2020;23:S463-S.</w:t>
      </w:r>
    </w:p>
    <w:p w:rsidR="00367D7D" w:rsidRPr="00367D7D" w:rsidRDefault="00367D7D" w:rsidP="00367D7D">
      <w:pPr>
        <w:pStyle w:val="EndNoteBibliography"/>
        <w:spacing w:after="0"/>
      </w:pPr>
      <w:r w:rsidRPr="00367D7D">
        <w:t>22.</w:t>
      </w:r>
      <w:r w:rsidRPr="00367D7D">
        <w:tab/>
        <w:t>Asadi F, Ramezanghorbani N, Almasi S. Designing a national eye injury registry model for Iran. Med Sci. 2021;25(109):569-76.</w:t>
      </w:r>
    </w:p>
    <w:p w:rsidR="00367D7D" w:rsidRPr="00367D7D" w:rsidRDefault="00367D7D" w:rsidP="00367D7D">
      <w:pPr>
        <w:pStyle w:val="EndNoteBibliography"/>
        <w:spacing w:after="0"/>
      </w:pPr>
      <w:r w:rsidRPr="00367D7D">
        <w:t>23.</w:t>
      </w:r>
      <w:r w:rsidRPr="00367D7D">
        <w:tab/>
        <w:t>Audige L, Brorson S, Durchholz H, Lambert S, Moro F, Joeris A. Core set of unfavorable events of proximal humerus fracture treatment defined by an international Delphi consensus process. BMC Musculoskelet Disord. 2021;22(1):1002.</w:t>
      </w:r>
    </w:p>
    <w:p w:rsidR="00367D7D" w:rsidRPr="00367D7D" w:rsidRDefault="00367D7D" w:rsidP="00367D7D">
      <w:pPr>
        <w:pStyle w:val="EndNoteBibliography"/>
        <w:spacing w:after="0"/>
      </w:pPr>
      <w:r w:rsidRPr="00367D7D">
        <w:t>24.</w:t>
      </w:r>
      <w:r w:rsidRPr="00367D7D">
        <w:tab/>
        <w:t>Audige L, Flury M, Muller AM, Panel ACC, Durchholz H. Complications associated with arthroscopic rotator cuff tear repair: definition of a core event set by Delphi consensus process. Journal of shoulder and elbow surgery. 2016;25(12):1907-17.</w:t>
      </w:r>
    </w:p>
    <w:p w:rsidR="00367D7D" w:rsidRPr="00367D7D" w:rsidRDefault="00367D7D" w:rsidP="00367D7D">
      <w:pPr>
        <w:pStyle w:val="EndNoteBibliography"/>
        <w:spacing w:after="0"/>
      </w:pPr>
      <w:r w:rsidRPr="00367D7D">
        <w:t>25.</w:t>
      </w:r>
      <w:r w:rsidRPr="00367D7D">
        <w:tab/>
        <w:t>Audige L, Schwyzer H-K, Shoulder Arthroplasty Core Event Set Consensus P, Durchholz H. Core set of unfavorable events of shoulder arthroplasty: an international Delphi consensus process. Journal of shoulder and elbow surgery. 2019;28(11):2061-71.</w:t>
      </w:r>
    </w:p>
    <w:p w:rsidR="00367D7D" w:rsidRPr="00367D7D" w:rsidRDefault="00367D7D" w:rsidP="00367D7D">
      <w:pPr>
        <w:pStyle w:val="EndNoteBibliography"/>
        <w:spacing w:after="0"/>
      </w:pPr>
      <w:r w:rsidRPr="00367D7D">
        <w:t>26.</w:t>
      </w:r>
      <w:r w:rsidRPr="00367D7D">
        <w:tab/>
        <w:t>Audige L, Schwyzer HK, Durchholz H. Shoulder arthroplasty complications: definition of a core event set by Delphi consensus process. Swiss Med Wkly. 2017;147:40S-S.</w:t>
      </w:r>
    </w:p>
    <w:p w:rsidR="00367D7D" w:rsidRPr="00367D7D" w:rsidRDefault="00367D7D" w:rsidP="00367D7D">
      <w:pPr>
        <w:pStyle w:val="EndNoteBibliography"/>
        <w:spacing w:after="0"/>
      </w:pPr>
      <w:r w:rsidRPr="00367D7D">
        <w:t>27.</w:t>
      </w:r>
      <w:r w:rsidRPr="00367D7D">
        <w:tab/>
        <w:t>Azzolin K, de Souza EN, Ruschel KB, Mussi CM, de Lucena AF, Rabelo ER. [Consensus on nursing diagnoses, interventions and outcomes for home care of patients with heart failure]. Consenso de diagnosticos, resultados e intervencoes de enfermagem para pacientes com insuficiencia cardiaca em domicilio. 2012;33(4):56-63.</w:t>
      </w:r>
    </w:p>
    <w:p w:rsidR="00367D7D" w:rsidRPr="00367D7D" w:rsidRDefault="00367D7D" w:rsidP="00367D7D">
      <w:pPr>
        <w:pStyle w:val="EndNoteBibliography"/>
        <w:spacing w:after="0"/>
      </w:pPr>
      <w:r w:rsidRPr="00367D7D">
        <w:t>28.</w:t>
      </w:r>
      <w:r w:rsidRPr="00367D7D">
        <w:tab/>
        <w:t>Balakrishnan K, Sidell DR, Bauman NM, Bellia-Munzon GF, Boesch RP, Bromwich M, et al. Outcome measures for pediatric laryngotracheal reconstruction: International consensus statement. The Laryngoscope. 2019;129(1):244-55.</w:t>
      </w:r>
    </w:p>
    <w:p w:rsidR="00367D7D" w:rsidRPr="00367D7D" w:rsidRDefault="00367D7D" w:rsidP="00367D7D">
      <w:pPr>
        <w:pStyle w:val="EndNoteBibliography"/>
        <w:spacing w:after="0"/>
      </w:pPr>
      <w:r w:rsidRPr="00367D7D">
        <w:t>29.</w:t>
      </w:r>
      <w:r w:rsidRPr="00367D7D">
        <w:tab/>
        <w:t>Banaye Yazdipour A, Sarbaz M, Dadpour B, Moshiri M, Kimiafar K. Development a national minimum data set for poisoning registry in Iran. The International journal of health planning and management. 2020;35(6):1453-67.</w:t>
      </w:r>
    </w:p>
    <w:p w:rsidR="00367D7D" w:rsidRPr="00367D7D" w:rsidRDefault="00367D7D" w:rsidP="00367D7D">
      <w:pPr>
        <w:pStyle w:val="EndNoteBibliography"/>
        <w:spacing w:after="0"/>
      </w:pPr>
      <w:r w:rsidRPr="00367D7D">
        <w:t>30.</w:t>
      </w:r>
      <w:r w:rsidRPr="00367D7D">
        <w:tab/>
        <w:t>Barber C, Ahluwalia V, Zummer M, Mosher D, Marshall D, Choquette D, et al. Development of a National Rheumatoid Arthritis Core Clinical Dataset (RACCD) in Canada to Support High Quality Care for RA Patients. Journal of Rheumatology. 2017;44(6):855-.</w:t>
      </w:r>
    </w:p>
    <w:p w:rsidR="00367D7D" w:rsidRPr="00367D7D" w:rsidRDefault="00367D7D" w:rsidP="00367D7D">
      <w:pPr>
        <w:pStyle w:val="EndNoteBibliography"/>
        <w:spacing w:after="0"/>
      </w:pPr>
      <w:r w:rsidRPr="00367D7D">
        <w:t>31.</w:t>
      </w:r>
      <w:r w:rsidRPr="00367D7D">
        <w:tab/>
        <w:t>Barber CEH, Mosher DP, Ahluwalia V, Zummer M, Marshall DA, Choquette D, et al. Development of a Canadian Core Clinical Dataset to Support High-quality Care for Canadian Patients with Rheumatoid Arthritis. The Journal of rheumatology. 2017;44(12):1813-22.</w:t>
      </w:r>
    </w:p>
    <w:p w:rsidR="00367D7D" w:rsidRPr="00367D7D" w:rsidRDefault="00367D7D" w:rsidP="00367D7D">
      <w:pPr>
        <w:pStyle w:val="EndNoteBibliography"/>
        <w:spacing w:after="0"/>
      </w:pPr>
      <w:r w:rsidRPr="00367D7D">
        <w:t>32.</w:t>
      </w:r>
      <w:r w:rsidRPr="00367D7D">
        <w:tab/>
        <w:t>Barlow GD, Lamping DL, Davey PG, Nathwani D. Evaluation of outcomes in community-acquired pneumonia: a guide for patients, physicians, and policy-makers. Lancet Infect Dis. 2003;3(8):476-88.</w:t>
      </w:r>
    </w:p>
    <w:p w:rsidR="00367D7D" w:rsidRPr="00367D7D" w:rsidRDefault="00367D7D" w:rsidP="00367D7D">
      <w:pPr>
        <w:pStyle w:val="EndNoteBibliography"/>
        <w:spacing w:after="0"/>
      </w:pPr>
      <w:r w:rsidRPr="00367D7D">
        <w:t>33.</w:t>
      </w:r>
      <w:r w:rsidRPr="00367D7D">
        <w:tab/>
        <w:t>Barreto LNM, Swanson EA, Almeida MdA. Nursing Outcomes for the Diagnosis Impaired Tissue Integrity (00044) in Adults With Pressure Ulcer. International journal of nursing knowledge. 2016;27(2):104-10.</w:t>
      </w:r>
    </w:p>
    <w:p w:rsidR="00367D7D" w:rsidRPr="00367D7D" w:rsidRDefault="00367D7D" w:rsidP="00367D7D">
      <w:pPr>
        <w:pStyle w:val="EndNoteBibliography"/>
        <w:spacing w:after="0"/>
      </w:pPr>
      <w:r w:rsidRPr="00367D7D">
        <w:t>34.</w:t>
      </w:r>
      <w:r w:rsidRPr="00367D7D">
        <w:tab/>
        <w:t>Baughman RP, Barriuso R, Beyer K, Boyd J, Hochreiter J, Knoet C, et al. Sarcoidosis: patient treatment priorities. ERJ open research. 2018;4(4).</w:t>
      </w:r>
    </w:p>
    <w:p w:rsidR="00367D7D" w:rsidRPr="00367D7D" w:rsidRDefault="00367D7D" w:rsidP="00367D7D">
      <w:pPr>
        <w:pStyle w:val="EndNoteBibliography"/>
        <w:spacing w:after="0"/>
      </w:pPr>
      <w:r w:rsidRPr="00367D7D">
        <w:t>35.</w:t>
      </w:r>
      <w:r w:rsidRPr="00367D7D">
        <w:tab/>
        <w:t>Behrendt C-A, Bjorck M, Schwaneberg T, Debus ES, Cronenwett J, Sigvant B, et al. Editor's Choice - Recommendations for Registry Data Collection for Revascularisations of Acute Limb Ischaemia: A Delphi Consensus from the International Consortium of Vascular Registries. European journal of vascular and endovascular surgery : the official journal of the European Society for Vascular Surgery. 2019;57(6):816-21.</w:t>
      </w:r>
    </w:p>
    <w:p w:rsidR="00367D7D" w:rsidRPr="00367D7D" w:rsidRDefault="00367D7D" w:rsidP="00367D7D">
      <w:pPr>
        <w:pStyle w:val="EndNoteBibliography"/>
        <w:spacing w:after="0"/>
      </w:pPr>
      <w:r w:rsidRPr="00367D7D">
        <w:t>36.</w:t>
      </w:r>
      <w:r w:rsidRPr="00367D7D">
        <w:tab/>
        <w:t>Berger K, Eichler H, Escuriola-Ettinghausen C, Holstein K, Klamroth R, Konigs C, et al. Haemophilia care: Which outcomes should be determined in clinical routine care and are adequate for access requirements. Oncol Res Treat. 2016;39:153-.</w:t>
      </w:r>
    </w:p>
    <w:p w:rsidR="00367D7D" w:rsidRPr="00367D7D" w:rsidRDefault="00367D7D" w:rsidP="00367D7D">
      <w:pPr>
        <w:pStyle w:val="EndNoteBibliography"/>
        <w:spacing w:after="0"/>
      </w:pPr>
      <w:r w:rsidRPr="00367D7D">
        <w:t>37.</w:t>
      </w:r>
      <w:r w:rsidRPr="00367D7D">
        <w:tab/>
        <w:t>Birchall MA, Canc SWETPHN. Consensus standards for the process of cancer care: a modified expert panel method applied to head and neck cancer. Br J Cancer. 1998;77(11):1926-31.</w:t>
      </w:r>
    </w:p>
    <w:p w:rsidR="00367D7D" w:rsidRPr="00367D7D" w:rsidRDefault="00367D7D" w:rsidP="00367D7D">
      <w:pPr>
        <w:pStyle w:val="EndNoteBibliography"/>
        <w:spacing w:after="0"/>
      </w:pPr>
      <w:r w:rsidRPr="00367D7D">
        <w:t>38.</w:t>
      </w:r>
      <w:r w:rsidRPr="00367D7D">
        <w:tab/>
        <w:t>Bitarafan B, Jahanshahi A, Shahbazian H, Nooshabadi Z. Designing a minimum data set for thyroid cancer in Iran. International Journal of Cancer Management. 2020;13(4).</w:t>
      </w:r>
    </w:p>
    <w:p w:rsidR="00367D7D" w:rsidRPr="00367D7D" w:rsidRDefault="00367D7D" w:rsidP="00367D7D">
      <w:pPr>
        <w:pStyle w:val="EndNoteBibliography"/>
        <w:spacing w:after="0"/>
      </w:pPr>
      <w:r w:rsidRPr="00367D7D">
        <w:t>39.</w:t>
      </w:r>
      <w:r w:rsidRPr="00367D7D">
        <w:tab/>
        <w:t>Blade J, Calleja MA, Lahuerta JJ, Poveda JL, de Paz HD, Lizan L. Defining a set of standardised outcome measures for newly diagnosed patients with multiple myeloma using the Delphi consensus method: the IMPORTA project. BMJ open. 2018;8(2):e018850.</w:t>
      </w:r>
    </w:p>
    <w:p w:rsidR="00367D7D" w:rsidRPr="00367D7D" w:rsidRDefault="00367D7D" w:rsidP="00367D7D">
      <w:pPr>
        <w:pStyle w:val="EndNoteBibliography"/>
        <w:spacing w:after="0"/>
      </w:pPr>
      <w:r w:rsidRPr="00367D7D">
        <w:t>40.</w:t>
      </w:r>
      <w:r w:rsidRPr="00367D7D">
        <w:tab/>
        <w:t>Bombardier C. Outcome assessments in the evaluation of treatment of spinal disorders: Summary and general recommendations. Spine (Philadelphia, PA 1976). 2000;25(24):3100-3.</w:t>
      </w:r>
    </w:p>
    <w:p w:rsidR="00367D7D" w:rsidRPr="00367D7D" w:rsidRDefault="00367D7D" w:rsidP="00367D7D">
      <w:pPr>
        <w:pStyle w:val="EndNoteBibliography"/>
        <w:spacing w:after="0"/>
      </w:pPr>
      <w:r w:rsidRPr="00367D7D">
        <w:t>41.</w:t>
      </w:r>
      <w:r w:rsidRPr="00367D7D">
        <w:tab/>
        <w:t>Bonilla GA, Montoya BE, Restrepo VE, Gomez MM, Sanchez AA, Sanchez JI, et al. Institutional arthroplasty registry: what is the minimum acceptable dataset to be included in your hospital? Recommendations from a single-country national consensus using the Delphi method. International orthopaedics. 2021;45(1):5-12.</w:t>
      </w:r>
    </w:p>
    <w:p w:rsidR="00367D7D" w:rsidRPr="00367D7D" w:rsidRDefault="00367D7D" w:rsidP="00367D7D">
      <w:pPr>
        <w:pStyle w:val="EndNoteBibliography"/>
        <w:spacing w:after="0"/>
      </w:pPr>
      <w:r w:rsidRPr="00367D7D">
        <w:t>42.</w:t>
      </w:r>
      <w:r w:rsidRPr="00367D7D">
        <w:tab/>
        <w:t>Borrie AE, Ostrow DN, Levy RD, Swiston JR. Assessing response to therapy in idiopathic pulmonary arterial hypertension: a consensus survey of Canadian pulmonary hypertension physicians. Canadian respiratory journal. 2011;18(4):230-4.</w:t>
      </w:r>
    </w:p>
    <w:p w:rsidR="00367D7D" w:rsidRPr="00367D7D" w:rsidRDefault="00367D7D" w:rsidP="00367D7D">
      <w:pPr>
        <w:pStyle w:val="EndNoteBibliography"/>
        <w:spacing w:after="0"/>
      </w:pPr>
      <w:r w:rsidRPr="00367D7D">
        <w:t>43.</w:t>
      </w:r>
      <w:r w:rsidRPr="00367D7D">
        <w:tab/>
        <w:t>Brooks CA, Gabella B, Hoffman R, Sosin D, Whiteneck G. Traumatic brain injury: designing and implementing a population-based follow-up system. Archives of physical medicine and rehabilitation. 1997;78(8 Suppl 4):S26-30.</w:t>
      </w:r>
    </w:p>
    <w:p w:rsidR="00367D7D" w:rsidRPr="00367D7D" w:rsidRDefault="00367D7D" w:rsidP="00367D7D">
      <w:pPr>
        <w:pStyle w:val="EndNoteBibliography"/>
        <w:spacing w:after="0"/>
      </w:pPr>
      <w:r w:rsidRPr="00367D7D">
        <w:t>44.</w:t>
      </w:r>
      <w:r w:rsidRPr="00367D7D">
        <w:tab/>
        <w:t>Bruijstens AL, Breu M, Wendel E-M, Wassmer E, Lim M, Neuteboom RF, et al. E.U. paediatric MOG consortium consensus: Part 4 - Outcome of paediatric myelin oligodendrocyte glycoprotein antibody-associated disorders. European journal of paediatric neurology : EJPN : official journal of the European Paediatric Neurology Society. 2020;29:32-40.</w:t>
      </w:r>
    </w:p>
    <w:p w:rsidR="00367D7D" w:rsidRPr="00367D7D" w:rsidRDefault="00367D7D" w:rsidP="00367D7D">
      <w:pPr>
        <w:pStyle w:val="EndNoteBibliography"/>
        <w:spacing w:after="0"/>
      </w:pPr>
      <w:r w:rsidRPr="00367D7D">
        <w:t>45.</w:t>
      </w:r>
      <w:r w:rsidRPr="00367D7D">
        <w:tab/>
        <w:t>Burns DJP, Arora J, Okunade O, Beltrame JF, Bernardez-Pereira S, Crespo-Leiro MG, et al. International Consortium for Health Outcomes Measurement (ICHOM): Standardized Patient-Centered Outcomes Measurement Set for Heart Failure Patients. JACC Heart failure. 2020;8(3):212-22.</w:t>
      </w:r>
    </w:p>
    <w:p w:rsidR="00367D7D" w:rsidRPr="00367D7D" w:rsidRDefault="00367D7D" w:rsidP="00367D7D">
      <w:pPr>
        <w:pStyle w:val="EndNoteBibliography"/>
        <w:spacing w:after="0"/>
      </w:pPr>
      <w:r w:rsidRPr="00367D7D">
        <w:t>46.</w:t>
      </w:r>
      <w:r w:rsidRPr="00367D7D">
        <w:tab/>
        <w:t>Butler DP, De la Torre A, Borschel GH, Hadlock TA, Beurskens C, Bogart K, et al. An International Collaborative Standardizing Patient-Centered Outcome Measures in Pediatric Facial Palsy. JAMA facial plastic surgery. 2019;21(5):351-8.</w:t>
      </w:r>
    </w:p>
    <w:p w:rsidR="00367D7D" w:rsidRPr="00367D7D" w:rsidRDefault="00367D7D" w:rsidP="00367D7D">
      <w:pPr>
        <w:pStyle w:val="EndNoteBibliography"/>
        <w:spacing w:after="0"/>
      </w:pPr>
      <w:r w:rsidRPr="00367D7D">
        <w:t>47.</w:t>
      </w:r>
      <w:r w:rsidRPr="00367D7D">
        <w:tab/>
        <w:t>Cadilhac DA, Bagot KL, Demaerschalk BM, Hubert G, Schwamm L, Watkins CL, et al. Establishment of an internationally agreed minimum data set for acute telestroke. Journal of telemedicine and telecare. 2020;27(9):1357633X19899262.</w:t>
      </w:r>
    </w:p>
    <w:p w:rsidR="00367D7D" w:rsidRPr="00367D7D" w:rsidRDefault="00367D7D" w:rsidP="00367D7D">
      <w:pPr>
        <w:pStyle w:val="EndNoteBibliography"/>
        <w:spacing w:after="0"/>
      </w:pPr>
      <w:r w:rsidRPr="00367D7D">
        <w:t>48.</w:t>
      </w:r>
      <w:r w:rsidRPr="00367D7D">
        <w:tab/>
        <w:t>Cadilhac DA, Lannin NA, Anderson CS, Levi CR, Faux S, Price C, et al. Protocol and pilot data for establishing the Australian Stroke Clinical Registry. International journal of stroke : official journal of the International Stroke Society. 2010;5(3):217-26.</w:t>
      </w:r>
    </w:p>
    <w:p w:rsidR="00367D7D" w:rsidRPr="00367D7D" w:rsidRDefault="00367D7D" w:rsidP="00367D7D">
      <w:pPr>
        <w:pStyle w:val="EndNoteBibliography"/>
        <w:spacing w:after="0"/>
      </w:pPr>
      <w:r w:rsidRPr="00367D7D">
        <w:t>49.</w:t>
      </w:r>
      <w:r w:rsidRPr="00367D7D">
        <w:tab/>
        <w:t>Calkins H, Gliklich RE, Leavy MB, Piccini JP, Hsu JC, Mohanty S, et al. Harmonized outcome measures for use in atrial fibrillation patient registries and clinical practice: Endorsed by the Heart Rhythm Society Board of Trustees. Heart rhythm. 2019;16(1):e3-e16.</w:t>
      </w:r>
    </w:p>
    <w:p w:rsidR="00367D7D" w:rsidRPr="00367D7D" w:rsidRDefault="00367D7D" w:rsidP="00367D7D">
      <w:pPr>
        <w:pStyle w:val="EndNoteBibliography"/>
        <w:spacing w:after="0"/>
      </w:pPr>
      <w:r w:rsidRPr="00367D7D">
        <w:t>50.</w:t>
      </w:r>
      <w:r w:rsidRPr="00367D7D">
        <w:tab/>
        <w:t>Calleja Hernandez MA, Herrero Ambrosio A, Lamas Diaz MJ, Martinez Cutillas J, Poveda Andres JL, Aragon B. Pharmacotherapy follow-up of patients under treatment with biologic agents for chronic inflammatory systemic conditions: an agreement among hospital pharmacists for the standardized collection of a minimum set of data. Seguimiento farmacoterapeutico en pacientes en tratamiento con agentes biologicos por enfermedades sistemicas inflamatorias cronicas: acuerdo entre farmaceuticos hospitalarios para la recopilacion estandarizada de un conjunto minimo de datos. 2017;41(n01):31-48.</w:t>
      </w:r>
    </w:p>
    <w:p w:rsidR="00367D7D" w:rsidRPr="00367D7D" w:rsidRDefault="00367D7D" w:rsidP="00367D7D">
      <w:pPr>
        <w:pStyle w:val="EndNoteBibliography"/>
        <w:spacing w:after="0"/>
      </w:pPr>
      <w:r w:rsidRPr="00367D7D">
        <w:t>51.</w:t>
      </w:r>
      <w:r w:rsidRPr="00367D7D">
        <w:tab/>
        <w:t>Campbell HS, Ossip-Klein D, Bailey L, Saul J. Minimal dataset for quitlines: A best practice. Tobacco Control. 2007;16(SUPPL. 1):i16-i20.</w:t>
      </w:r>
    </w:p>
    <w:p w:rsidR="00367D7D" w:rsidRPr="00367D7D" w:rsidRDefault="00367D7D" w:rsidP="00367D7D">
      <w:pPr>
        <w:pStyle w:val="EndNoteBibliography"/>
        <w:spacing w:after="0"/>
      </w:pPr>
      <w:r w:rsidRPr="00367D7D">
        <w:t>52.</w:t>
      </w:r>
      <w:r w:rsidRPr="00367D7D">
        <w:tab/>
        <w:t>Campbell N, Ordunez P, Jaffe MG, Orias M, DiPette DJ, Patel P, et al. Implementing standardized performance indicators to improve hypertension control at both the population and healthcare organization levels. Journal of clinical hypertension (Greenwich, Conn). 2017;19(5):456-61.</w:t>
      </w:r>
    </w:p>
    <w:p w:rsidR="00367D7D" w:rsidRPr="00367D7D" w:rsidRDefault="00367D7D" w:rsidP="00367D7D">
      <w:pPr>
        <w:pStyle w:val="EndNoteBibliography"/>
        <w:spacing w:after="0"/>
      </w:pPr>
      <w:r w:rsidRPr="00367D7D">
        <w:t>53.</w:t>
      </w:r>
      <w:r w:rsidRPr="00367D7D">
        <w:tab/>
        <w:t>Canete JD, Nolla JM, Queiro R, Rodriguez MJ, Ruiz M, Lizan L, et al. Expert Consensus on a Set of Outcomes to Assess the Effectiveness of Biologic Treatment in Psoriatic Arthritis: The MERECES Study. The Journal of rheumatology. 2020;47(11):1637-43.</w:t>
      </w:r>
    </w:p>
    <w:p w:rsidR="00367D7D" w:rsidRPr="00367D7D" w:rsidRDefault="00367D7D" w:rsidP="00367D7D">
      <w:pPr>
        <w:pStyle w:val="EndNoteBibliography"/>
        <w:spacing w:after="0"/>
      </w:pPr>
      <w:r w:rsidRPr="00367D7D">
        <w:t>54.</w:t>
      </w:r>
      <w:r w:rsidRPr="00367D7D">
        <w:tab/>
        <w:t>Carinci F, Nano J, Okunade O, Whittaker S, Walbaum M, Benedetti MM. The ICHOM standard set for patient reported outcomes in diabetes. Eur J Public Health. 2019;29:2.</w:t>
      </w:r>
    </w:p>
    <w:p w:rsidR="00367D7D" w:rsidRPr="00367D7D" w:rsidRDefault="00367D7D" w:rsidP="00367D7D">
      <w:pPr>
        <w:pStyle w:val="EndNoteBibliography"/>
        <w:spacing w:after="0"/>
      </w:pPr>
      <w:r w:rsidRPr="00367D7D">
        <w:t>55.</w:t>
      </w:r>
      <w:r w:rsidRPr="00367D7D">
        <w:tab/>
        <w:t>Cherkaoui Z, Felli E, Leost E, Delattre B, Gessain G, Christian V, et al. A standard set of value-based patient-centered outcomes for hepatic carcinoma: an international Delphi survey. Quality of Life Research. 2020;29(SUPPL 1):S175-S.</w:t>
      </w:r>
    </w:p>
    <w:p w:rsidR="00367D7D" w:rsidRPr="00367D7D" w:rsidRDefault="00367D7D" w:rsidP="00367D7D">
      <w:pPr>
        <w:pStyle w:val="EndNoteBibliography"/>
        <w:spacing w:after="0"/>
      </w:pPr>
      <w:r w:rsidRPr="00367D7D">
        <w:t>56.</w:t>
      </w:r>
      <w:r w:rsidRPr="00367D7D">
        <w:tab/>
        <w:t>Cherkaoui Z, Gonzalez C, Wakabayashi T, Delattre B, Leost E, Serra S, et al. A Standard Set of Value-Based Patient-Centered Outcomes for Pancreatic Carcinoma: An International Delphi Survey. Annals of surgical oncology. 2021;28(2):1069-78.</w:t>
      </w:r>
    </w:p>
    <w:p w:rsidR="00367D7D" w:rsidRPr="00367D7D" w:rsidRDefault="00367D7D" w:rsidP="00367D7D">
      <w:pPr>
        <w:pStyle w:val="EndNoteBibliography"/>
        <w:spacing w:after="0"/>
      </w:pPr>
      <w:r w:rsidRPr="00367D7D">
        <w:t>57.</w:t>
      </w:r>
      <w:r w:rsidRPr="00367D7D">
        <w:tab/>
        <w:t>Clearfield E, Tunis S, Messner D, Al Naber J, Iorio A, Skinner M. coreHEM: A multi-stakeholder approach to developing a core outcome set for gene therapy in hemophilia. Haemophilia. 2018;24:81-.</w:t>
      </w:r>
    </w:p>
    <w:p w:rsidR="00367D7D" w:rsidRPr="00367D7D" w:rsidRDefault="00367D7D" w:rsidP="00367D7D">
      <w:pPr>
        <w:pStyle w:val="EndNoteBibliography"/>
        <w:spacing w:after="0"/>
      </w:pPr>
      <w:r w:rsidRPr="00367D7D">
        <w:t>58.</w:t>
      </w:r>
      <w:r w:rsidRPr="00367D7D">
        <w:tab/>
        <w:t>Clement RC, Welander A, Stowell C, Cha TD, Chen JL, Davies M, et al. A proposed set of metrics for standardized outcome reporting in the management of low back pain. Acta orthopaedica. 2015;86(5):523-33.</w:t>
      </w:r>
    </w:p>
    <w:p w:rsidR="00367D7D" w:rsidRPr="00367D7D" w:rsidRDefault="00367D7D" w:rsidP="00367D7D">
      <w:pPr>
        <w:pStyle w:val="EndNoteBibliography"/>
        <w:spacing w:after="0"/>
      </w:pPr>
      <w:r w:rsidRPr="00367D7D">
        <w:t>59.</w:t>
      </w:r>
      <w:r w:rsidRPr="00367D7D">
        <w:tab/>
        <w:t>Conaghan PG, March L, Rolfson O, Wissig S, Stowell C, Franklin PD, et al. Report from the International Consortium of Health Outcome Measurement Hip and Knee Osteoarthritis Working Group: Consensus on an International Standard Set of Outcomes Measures for Patients with Hip or Knee Osteoarthritis. Arthritis Rheumatol. 2015;67:3.</w:t>
      </w:r>
    </w:p>
    <w:p w:rsidR="00367D7D" w:rsidRPr="00367D7D" w:rsidRDefault="00367D7D" w:rsidP="00367D7D">
      <w:pPr>
        <w:pStyle w:val="EndNoteBibliography"/>
        <w:spacing w:after="0"/>
      </w:pPr>
      <w:r w:rsidRPr="00367D7D">
        <w:t>60.</w:t>
      </w:r>
      <w:r w:rsidRPr="00367D7D">
        <w:tab/>
        <w:t>Council ML, Alam M, Gloster HM, Jr., Bordeaux JS, Carroll BT, Leitenberger JJ, et al. Identifying and defining complications of dermatologic surgery to be tracked in the American College of Mohs Surgery (ACMS) Registry. Journal of the American Academy of Dermatology. 2016;74(4):739-45.</w:t>
      </w:r>
    </w:p>
    <w:p w:rsidR="00367D7D" w:rsidRPr="00367D7D" w:rsidRDefault="00367D7D" w:rsidP="00367D7D">
      <w:pPr>
        <w:pStyle w:val="EndNoteBibliography"/>
        <w:spacing w:after="0"/>
      </w:pPr>
      <w:r w:rsidRPr="00367D7D">
        <w:t>61.</w:t>
      </w:r>
      <w:r w:rsidRPr="00367D7D">
        <w:tab/>
        <w:t>Cross H. A Delphi consensus on criteria for contraindications, assessment indicators and expected outcomes related to tibialis posterior transfer surgery. International journal of leprosy and other mycobacterial diseases : official organ of the International Leprosy Association. 2005;73(1):13-21.</w:t>
      </w:r>
    </w:p>
    <w:p w:rsidR="00367D7D" w:rsidRPr="00367D7D" w:rsidRDefault="00367D7D" w:rsidP="00367D7D">
      <w:pPr>
        <w:pStyle w:val="EndNoteBibliography"/>
        <w:spacing w:after="0"/>
      </w:pPr>
      <w:r w:rsidRPr="00367D7D">
        <w:t>62.</w:t>
      </w:r>
      <w:r w:rsidRPr="00367D7D">
        <w:tab/>
        <w:t>Cuthbert V, Harbottle V, Potts E. DEVELOPING AN ALLIED HEALTH CORE OUTCOME SET FOR PAEDIATRIC RHEUMATOLOGY MUSCULOSKELETAL CONDITIONS. Annals of the Rheumatic Diseases. 2019;78:1456-.</w:t>
      </w:r>
    </w:p>
    <w:p w:rsidR="00367D7D" w:rsidRPr="00367D7D" w:rsidRDefault="00367D7D" w:rsidP="00367D7D">
      <w:pPr>
        <w:pStyle w:val="EndNoteBibliography"/>
        <w:spacing w:after="0"/>
      </w:pPr>
      <w:r w:rsidRPr="00367D7D">
        <w:t>63.</w:t>
      </w:r>
      <w:r w:rsidRPr="00367D7D">
        <w:tab/>
        <w:t>Cuthbert VJ, Harbottle V, Potts E. TO DETERMINE OUTCOME MEASURES FOR USE IN PAEDIATRIC RHEUMATOLOGY MUSCULOSKELETAL CONDITIONS FOR ALLIED HEALTH PROFESSIONALS. Rheumatology. 2018;57:1.</w:t>
      </w:r>
    </w:p>
    <w:p w:rsidR="00367D7D" w:rsidRPr="00367D7D" w:rsidRDefault="00367D7D" w:rsidP="00367D7D">
      <w:pPr>
        <w:pStyle w:val="EndNoteBibliography"/>
        <w:spacing w:after="0"/>
      </w:pPr>
      <w:r w:rsidRPr="00367D7D">
        <w:t>64.</w:t>
      </w:r>
      <w:r w:rsidRPr="00367D7D">
        <w:tab/>
        <w:t>Daeter EJ, Timmermans MJ, Hirsch A, Lipsic E, Houterman S, van Veghel D, et al. Defining and Measuring a Standard Set of Patient Relevant Outcomes in Coronary Artery Disease. Am J Cardiol. 2018;121(12):1477-88.</w:t>
      </w:r>
    </w:p>
    <w:p w:rsidR="00367D7D" w:rsidRPr="00367D7D" w:rsidRDefault="00367D7D" w:rsidP="00367D7D">
      <w:pPr>
        <w:pStyle w:val="EndNoteBibliography"/>
        <w:spacing w:after="0"/>
      </w:pPr>
      <w:r w:rsidRPr="00367D7D">
        <w:t>65.</w:t>
      </w:r>
      <w:r w:rsidRPr="00367D7D">
        <w:tab/>
        <w:t>Damanabi S, Khameneian J, Pishkar NMA. An Integrated Data Management Model for the Road Traffic Injury Surveillance System's in Developing Countries. Helix. 2018;8(1):2781-8.</w:t>
      </w:r>
    </w:p>
    <w:p w:rsidR="00367D7D" w:rsidRPr="00367D7D" w:rsidRDefault="00367D7D" w:rsidP="00367D7D">
      <w:pPr>
        <w:pStyle w:val="EndNoteBibliography"/>
        <w:spacing w:after="0"/>
      </w:pPr>
      <w:r w:rsidRPr="00367D7D">
        <w:t>66.</w:t>
      </w:r>
      <w:r w:rsidRPr="00367D7D">
        <w:tab/>
        <w:t>Daniels K. Development of the international, multidisciplinary, patient-relevant standard outcome set for multiple sclerosis: the s.OSMs project. Mult Scler J. 2020;26(3_SUPPL):148-9.</w:t>
      </w:r>
    </w:p>
    <w:p w:rsidR="00367D7D" w:rsidRPr="00367D7D" w:rsidRDefault="00367D7D" w:rsidP="00367D7D">
      <w:pPr>
        <w:pStyle w:val="EndNoteBibliography"/>
        <w:spacing w:after="0"/>
      </w:pPr>
      <w:r w:rsidRPr="00367D7D">
        <w:t>67.</w:t>
      </w:r>
      <w:r w:rsidRPr="00367D7D">
        <w:tab/>
        <w:t>Davey CJ, Slade SV, Shickle D. A proposed minimum data set for international primary care optometry: a modified Delphi study. Ophthalmic &amp; physiological optics : the journal of the British College of Ophthalmic Opticians (Optometrists). 2017;37(4):428-39.</w:t>
      </w:r>
    </w:p>
    <w:p w:rsidR="00367D7D" w:rsidRPr="00367D7D" w:rsidRDefault="00367D7D" w:rsidP="00367D7D">
      <w:pPr>
        <w:pStyle w:val="EndNoteBibliography"/>
        <w:spacing w:after="0"/>
      </w:pPr>
      <w:r w:rsidRPr="00367D7D">
        <w:t>68.</w:t>
      </w:r>
      <w:r w:rsidRPr="00367D7D">
        <w:tab/>
        <w:t>Davies SJ. Reaching consensus on the important outcomes for peritoneal dialysis patients. Kidney international. 2019;96(3):545-6.</w:t>
      </w:r>
    </w:p>
    <w:p w:rsidR="00367D7D" w:rsidRPr="00367D7D" w:rsidRDefault="00367D7D" w:rsidP="00367D7D">
      <w:pPr>
        <w:pStyle w:val="EndNoteBibliography"/>
        <w:spacing w:after="0"/>
      </w:pPr>
      <w:r w:rsidRPr="00367D7D">
        <w:t>69.</w:t>
      </w:r>
      <w:r w:rsidRPr="00367D7D">
        <w:tab/>
        <w:t>de Kleuver M, Faraj SSA, Haanstra TM, Wright AK, Polly DW, van Hooff ML, et al. The Scoliosis Research Society adult spinal deformity standard outcome set. Spine deformity. 2021;9(5):1211-21.</w:t>
      </w:r>
    </w:p>
    <w:p w:rsidR="00367D7D" w:rsidRPr="00367D7D" w:rsidRDefault="00367D7D" w:rsidP="00367D7D">
      <w:pPr>
        <w:pStyle w:val="EndNoteBibliography"/>
        <w:spacing w:after="0"/>
      </w:pPr>
      <w:r w:rsidRPr="00367D7D">
        <w:t>70.</w:t>
      </w:r>
      <w:r w:rsidRPr="00367D7D">
        <w:tab/>
        <w:t>de Kleuver M, Faraj SSA, Holewijn RM, Germscheid NM, Adobor RD, Andersen M, et al. Defining a core outcome set for adolescent and young adult patients with a spinal deformity. Acta orthopaedica. 2017;88(6):612-8.</w:t>
      </w:r>
    </w:p>
    <w:p w:rsidR="00367D7D" w:rsidRPr="00367D7D" w:rsidRDefault="00367D7D" w:rsidP="00367D7D">
      <w:pPr>
        <w:pStyle w:val="EndNoteBibliography"/>
        <w:spacing w:after="0"/>
      </w:pPr>
      <w:r w:rsidRPr="00367D7D">
        <w:t>71.</w:t>
      </w:r>
      <w:r w:rsidRPr="00367D7D">
        <w:tab/>
        <w:t>de Roos P, Bloem BR, Kelley TA, Antonini A, Dodel R, Hagell P, et al. A Consensus Set of Outcomes for Parkinson's Disease from the International Consortium for Health Outcomes Measurement. Journal of Parkinson's disease. 2017;7(3):533-43.</w:t>
      </w:r>
    </w:p>
    <w:p w:rsidR="00367D7D" w:rsidRPr="00367D7D" w:rsidRDefault="00367D7D" w:rsidP="00367D7D">
      <w:pPr>
        <w:pStyle w:val="EndNoteBibliography"/>
        <w:spacing w:after="0"/>
      </w:pPr>
      <w:r w:rsidRPr="00367D7D">
        <w:t>72.</w:t>
      </w:r>
      <w:r w:rsidRPr="00367D7D">
        <w:tab/>
        <w:t>de Steur WO, Henneman D, Allum WH, Dikken JL, van Sandick JW, Reynolds J, et al. Common data items in seven European oesophagogastric cancer surgery registries: towards a European upper GI cancer audit (EURECCA Upper GI). European journal of surgical oncology : the journal of the European Society of Surgical Oncology and the British Association of Surgical Oncology. 2014;40(3):325-9.</w:t>
      </w:r>
    </w:p>
    <w:p w:rsidR="00367D7D" w:rsidRPr="00367D7D" w:rsidRDefault="00367D7D" w:rsidP="00367D7D">
      <w:pPr>
        <w:pStyle w:val="EndNoteBibliography"/>
        <w:spacing w:after="0"/>
      </w:pPr>
      <w:r w:rsidRPr="00367D7D">
        <w:t>73.</w:t>
      </w:r>
      <w:r w:rsidRPr="00367D7D">
        <w:tab/>
        <w:t>de Wolf-Linder S, Dawkins M, Wicks F, Pask S, Eagar K, Evans CJ, et al. Which outcome domains are important in palliative care and when? An international expert consensus workshop, using the nominal group technique. Palliative medicine. 2019;33(8):1058-68.</w:t>
      </w:r>
    </w:p>
    <w:p w:rsidR="00367D7D" w:rsidRPr="00367D7D" w:rsidRDefault="00367D7D" w:rsidP="00367D7D">
      <w:pPr>
        <w:pStyle w:val="EndNoteBibliography"/>
        <w:spacing w:after="0"/>
      </w:pPr>
      <w:r w:rsidRPr="00367D7D">
        <w:t>74.</w:t>
      </w:r>
      <w:r w:rsidRPr="00367D7D">
        <w:tab/>
        <w:t>Demers L, Ska B, Desrosiers J, Alix C, Wolfson C. Development of a conceptual framework for the assessment of geriatric rehabilitation outcomes. Archives of gerontology and geriatrics. 2004;38(3):221-37.</w:t>
      </w:r>
    </w:p>
    <w:p w:rsidR="00367D7D" w:rsidRPr="00367D7D" w:rsidRDefault="00367D7D" w:rsidP="00367D7D">
      <w:pPr>
        <w:pStyle w:val="EndNoteBibliography"/>
        <w:spacing w:after="0"/>
      </w:pPr>
      <w:r w:rsidRPr="00367D7D">
        <w:t>75.</w:t>
      </w:r>
      <w:r w:rsidRPr="00367D7D">
        <w:tab/>
        <w:t>Deyo RA, Battie M, Beurskens AJ, Bombardier C, Croft P, Koes B, et al. Outcome measures for low back pain research. A proposal for standardized use. Spine. 1998;23(18):2003-13.</w:t>
      </w:r>
    </w:p>
    <w:p w:rsidR="00367D7D" w:rsidRPr="00367D7D" w:rsidRDefault="00367D7D" w:rsidP="00367D7D">
      <w:pPr>
        <w:pStyle w:val="EndNoteBibliography"/>
        <w:spacing w:after="0"/>
      </w:pPr>
      <w:r w:rsidRPr="00367D7D">
        <w:t>76.</w:t>
      </w:r>
      <w:r w:rsidRPr="00367D7D">
        <w:tab/>
        <w:t>Ding Y-X, Yang H, Sun Y-X, Xu J, Jing L, Ning Y, et al. Evaluation and revision of core postoperative nursing outcomes for laryngeal carcinoma in China. BMC nursing. 2021;20(1):51.</w:t>
      </w:r>
    </w:p>
    <w:p w:rsidR="00367D7D" w:rsidRPr="00367D7D" w:rsidRDefault="00367D7D" w:rsidP="00367D7D">
      <w:pPr>
        <w:pStyle w:val="EndNoteBibliography"/>
        <w:spacing w:after="0"/>
      </w:pPr>
      <w:r w:rsidRPr="00367D7D">
        <w:t>77.</w:t>
      </w:r>
      <w:r w:rsidRPr="00367D7D">
        <w:tab/>
        <w:t>Domensino A-F, Winkens I, van Haastregt JCM, van Bennekom CAM, van Heugten CM. Defining the content of a minimal dataset for acquired brain injury using a Delphi procedure. Health and quality of life outcomes. 2020;18(1):30.</w:t>
      </w:r>
    </w:p>
    <w:p w:rsidR="00367D7D" w:rsidRPr="00367D7D" w:rsidRDefault="00367D7D" w:rsidP="00367D7D">
      <w:pPr>
        <w:pStyle w:val="EndNoteBibliography"/>
        <w:spacing w:after="0"/>
      </w:pPr>
      <w:r w:rsidRPr="00367D7D">
        <w:t>78.</w:t>
      </w:r>
      <w:r w:rsidRPr="00367D7D">
        <w:tab/>
        <w:t>Dorri S, Nazeri N, Seyedhasani SN, Marashi S, Hajialiasgari F, Atashi A. Colorectal Cancer Registration: Data Approach to Knowledge. Studies in health technology and informatics. 2019;262:380-3.</w:t>
      </w:r>
    </w:p>
    <w:p w:rsidR="00367D7D" w:rsidRPr="00367D7D" w:rsidRDefault="00367D7D" w:rsidP="00367D7D">
      <w:pPr>
        <w:pStyle w:val="EndNoteBibliography"/>
        <w:spacing w:after="0"/>
      </w:pPr>
      <w:r w:rsidRPr="00367D7D">
        <w:t>79.</w:t>
      </w:r>
      <w:r w:rsidRPr="00367D7D">
        <w:tab/>
        <w:t>Dover S, Blanchette VS, Srivastava A, Fischer K, Abad A, Feldman BM. Clinical outcomes in hemophilia: Towards development of a core set of standardized outcome measures for research. Research and practice in thrombosis and haemostasis. 2020;4(4):652-8.</w:t>
      </w:r>
    </w:p>
    <w:p w:rsidR="00367D7D" w:rsidRPr="00367D7D" w:rsidRDefault="00367D7D" w:rsidP="00367D7D">
      <w:pPr>
        <w:pStyle w:val="EndNoteBibliography"/>
        <w:spacing w:after="0"/>
      </w:pPr>
      <w:r w:rsidRPr="00367D7D">
        <w:t>80.</w:t>
      </w:r>
      <w:r w:rsidRPr="00367D7D">
        <w:tab/>
        <w:t>E R, A B, C R. DEFINING A STANDARD SET OF PATIENTCENTERED OUTCOMES FOR PATIENTS WITH DEMENTIA. Innovation in Aging. 2017.</w:t>
      </w:r>
    </w:p>
    <w:p w:rsidR="00367D7D" w:rsidRPr="00367D7D" w:rsidRDefault="00367D7D" w:rsidP="00367D7D">
      <w:pPr>
        <w:pStyle w:val="EndNoteBibliography"/>
        <w:spacing w:after="0"/>
      </w:pPr>
      <w:r w:rsidRPr="00367D7D">
        <w:t>81.</w:t>
      </w:r>
      <w:r w:rsidRPr="00367D7D">
        <w:tab/>
        <w:t>Edwards A, Di Bartolomeo S, Chieregato A, Coats T, Della Corte F, Giannoudis P, et al. A comparison of European Trauma Registries. The first report from the EuroTARN Group. Resuscitation. 2007;75(2):286-97.</w:t>
      </w:r>
    </w:p>
    <w:p w:rsidR="00367D7D" w:rsidRPr="00367D7D" w:rsidRDefault="00367D7D" w:rsidP="00367D7D">
      <w:pPr>
        <w:pStyle w:val="EndNoteBibliography"/>
        <w:spacing w:after="0"/>
      </w:pPr>
      <w:r w:rsidRPr="00367D7D">
        <w:t>82.</w:t>
      </w:r>
      <w:r w:rsidRPr="00367D7D">
        <w:tab/>
        <w:t>Ehlers L, Askling J, Bijlsma HW, Cid MC, Cutolo M, Dasgupta B, et al. 2018 EULAR recommendations for a core data set to support observational research and clinical care in giant cell arteritis. Annals of the rheumatic diseases. 2019;78(9):1160-6.</w:t>
      </w:r>
    </w:p>
    <w:p w:rsidR="00367D7D" w:rsidRPr="00367D7D" w:rsidRDefault="00367D7D" w:rsidP="00367D7D">
      <w:pPr>
        <w:pStyle w:val="EndNoteBibliography"/>
        <w:spacing w:after="0"/>
      </w:pPr>
      <w:r w:rsidRPr="00367D7D">
        <w:t>83.</w:t>
      </w:r>
      <w:r w:rsidRPr="00367D7D">
        <w:tab/>
        <w:t>Escudero V, Calles A, Collado R, Marzal B, Appierto M, Serra MC, et al. VALIDATION OF A STANDARD SET OF PATIENT-CENTERED OUTCOMES FOR LUNG CANCER IN SPAIN. Value Health. 2019;22:S497-S.</w:t>
      </w:r>
    </w:p>
    <w:p w:rsidR="00367D7D" w:rsidRPr="00367D7D" w:rsidRDefault="00367D7D" w:rsidP="00367D7D">
      <w:pPr>
        <w:pStyle w:val="EndNoteBibliography"/>
        <w:spacing w:after="0"/>
      </w:pPr>
      <w:r w:rsidRPr="00367D7D">
        <w:t>84.</w:t>
      </w:r>
      <w:r w:rsidRPr="00367D7D">
        <w:tab/>
        <w:t>Escudero-Vilaplana V, Calles A, Collado-Borrell R, Belen Marzal-Alfaro M, Polanco C, Garrido C, et al. Standardizing Health Outcomes for Lung Cancer. Adaptation of the International Consortium for Health Outcomes Measurement Set to the Spanish Setting. Frontiers in oncology. 2020;10:1645.</w:t>
      </w:r>
    </w:p>
    <w:p w:rsidR="00367D7D" w:rsidRPr="00367D7D" w:rsidRDefault="00367D7D" w:rsidP="00367D7D">
      <w:pPr>
        <w:pStyle w:val="EndNoteBibliography"/>
        <w:spacing w:after="0"/>
      </w:pPr>
      <w:r w:rsidRPr="00367D7D">
        <w:t>85.</w:t>
      </w:r>
      <w:r w:rsidRPr="00367D7D">
        <w:tab/>
        <w:t>Evans SM, Millar JL, Moore CM, Lewis JD, Huland H, Sampurno F, et al. Cohort profile: the TrueNTH Global Registry - an international registry to monitor and improve localised prostate cancer health outcomes. BMJ open. 2017;7(11):e017006.</w:t>
      </w:r>
    </w:p>
    <w:p w:rsidR="00367D7D" w:rsidRPr="00367D7D" w:rsidRDefault="00367D7D" w:rsidP="00367D7D">
      <w:pPr>
        <w:pStyle w:val="EndNoteBibliography"/>
        <w:spacing w:after="0"/>
      </w:pPr>
      <w:r w:rsidRPr="00367D7D">
        <w:t>86.</w:t>
      </w:r>
      <w:r w:rsidRPr="00367D7D">
        <w:tab/>
        <w:t>Fair C, Cuttance J, Sharma N, Maslow G, Wiener L, Betz C, et al. International and Interdisciplinary Identification of Health Care Transition Outcomes. JAMA pediatrics. 2016;170(3):205-11.</w:t>
      </w:r>
    </w:p>
    <w:p w:rsidR="00367D7D" w:rsidRPr="00367D7D" w:rsidRDefault="00367D7D" w:rsidP="00367D7D">
      <w:pPr>
        <w:pStyle w:val="EndNoteBibliography"/>
        <w:spacing w:after="0"/>
      </w:pPr>
      <w:r w:rsidRPr="00367D7D">
        <w:t>87.</w:t>
      </w:r>
      <w:r w:rsidRPr="00367D7D">
        <w:tab/>
        <w:t>Falder S, Browne A, Edgar D, Staples E, Fong J, Rea S, et al. Core outcomes for adult burn survivors: a clinical overview. Burns : journal of the International Society for Burn Injuries. 2009;35(5):618-41.</w:t>
      </w:r>
    </w:p>
    <w:p w:rsidR="00367D7D" w:rsidRPr="00367D7D" w:rsidRDefault="00367D7D" w:rsidP="00367D7D">
      <w:pPr>
        <w:pStyle w:val="EndNoteBibliography"/>
        <w:spacing w:after="0"/>
      </w:pPr>
      <w:r w:rsidRPr="00367D7D">
        <w:t>88.</w:t>
      </w:r>
      <w:r w:rsidRPr="00367D7D">
        <w:tab/>
        <w:t>Fenton G, Morley S. A tale of two RCTs: using randomized controlled trials to benchmark routine clinical (psychological) treatments for chronic pain. Pain. 2013;154(10):2108-19.</w:t>
      </w:r>
    </w:p>
    <w:p w:rsidR="00367D7D" w:rsidRPr="00367D7D" w:rsidRDefault="00367D7D" w:rsidP="00367D7D">
      <w:pPr>
        <w:pStyle w:val="EndNoteBibliography"/>
        <w:spacing w:after="0"/>
      </w:pPr>
      <w:r w:rsidRPr="00367D7D">
        <w:t>89.</w:t>
      </w:r>
      <w:r w:rsidRPr="00367D7D">
        <w:tab/>
        <w:t>Fink EL, Maddux AB, Pinto N, Sorenson S, Notterman D, Dean JM, et al. A Core Outcome Set for Pediatric Critical Care*. Crit Care Med. 2020;48(12):1819-28.</w:t>
      </w:r>
    </w:p>
    <w:p w:rsidR="00367D7D" w:rsidRPr="00367D7D" w:rsidRDefault="00367D7D" w:rsidP="00367D7D">
      <w:pPr>
        <w:pStyle w:val="EndNoteBibliography"/>
        <w:spacing w:after="0"/>
      </w:pPr>
      <w:r w:rsidRPr="00367D7D">
        <w:t>90.</w:t>
      </w:r>
      <w:r w:rsidRPr="00367D7D">
        <w:tab/>
        <w:t>Fischer K, Poonnoose P, Dunn AL, Babyn P, Manco-Johnson MJ, David JA, et al. Choosing outcome assessment tools in haemophilia care and research: a multidisciplinary perspective. Haemophilia : the official journal of the World Federation of Hemophilia. 2017;23(1):11-24.</w:t>
      </w:r>
    </w:p>
    <w:p w:rsidR="00367D7D" w:rsidRPr="00367D7D" w:rsidRDefault="00367D7D" w:rsidP="00367D7D">
      <w:pPr>
        <w:pStyle w:val="EndNoteBibliography"/>
        <w:spacing w:after="0"/>
      </w:pPr>
      <w:r w:rsidRPr="00367D7D">
        <w:t>91.</w:t>
      </w:r>
      <w:r w:rsidRPr="00367D7D">
        <w:tab/>
        <w:t>Fledderus AC, Pasmans SGMA, Wolkerstorfer A, Oei W, Etchevers HC, van Kessel MS, et al. Domains and outcomes of the core outcome set of congenital melanocytic naevi for clinical practice and research, part 2 (the OCOMEN project). The British journal of dermatology. 2021;185(5):970-7.</w:t>
      </w:r>
    </w:p>
    <w:p w:rsidR="00367D7D" w:rsidRPr="00367D7D" w:rsidRDefault="00367D7D" w:rsidP="00367D7D">
      <w:pPr>
        <w:pStyle w:val="EndNoteBibliography"/>
        <w:spacing w:after="0"/>
      </w:pPr>
      <w:r w:rsidRPr="00367D7D">
        <w:t>92.</w:t>
      </w:r>
      <w:r w:rsidRPr="00367D7D">
        <w:tab/>
        <w:t>Foust-Wright C, Wissig S, Stowell C, Olson E, Anderson A, Anger J, et al. Development of a core set of outcome measures for OAB treatment. International urogynecology journal. 2017;28(12):1785-93.</w:t>
      </w:r>
    </w:p>
    <w:p w:rsidR="00367D7D" w:rsidRPr="00367D7D" w:rsidRDefault="00367D7D" w:rsidP="00367D7D">
      <w:pPr>
        <w:pStyle w:val="EndNoteBibliography"/>
        <w:spacing w:after="0"/>
      </w:pPr>
      <w:r w:rsidRPr="00367D7D">
        <w:t>93.</w:t>
      </w:r>
      <w:r w:rsidRPr="00367D7D">
        <w:tab/>
        <w:t>Gangannagaripalli J, Albagli A, Myers SN, Whittaker S, Joseph A, Clarke A, et al. A Standard Set of Value-Based Patient-Centered Outcomes and Measures of Overall Health in Adults. Patient. 2022;15(3):341-51.</w:t>
      </w:r>
    </w:p>
    <w:p w:rsidR="00367D7D" w:rsidRPr="00367D7D" w:rsidRDefault="00367D7D" w:rsidP="00367D7D">
      <w:pPr>
        <w:pStyle w:val="EndNoteBibliography"/>
        <w:spacing w:after="0"/>
      </w:pPr>
      <w:r w:rsidRPr="00367D7D">
        <w:t>94.</w:t>
      </w:r>
      <w:r w:rsidRPr="00367D7D">
        <w:tab/>
        <w:t>Germond M, Wirthner D, Senn A, Lausanne Consensus Meeting on National ARTR. Core data for assisted reproductive technology registers: results of a consensus meeting. Reproductive biomedicine online. 2008;17(6):834-40.</w:t>
      </w:r>
    </w:p>
    <w:p w:rsidR="00367D7D" w:rsidRPr="00367D7D" w:rsidRDefault="00367D7D" w:rsidP="00367D7D">
      <w:pPr>
        <w:pStyle w:val="EndNoteBibliography"/>
        <w:spacing w:after="0"/>
      </w:pPr>
      <w:r w:rsidRPr="00367D7D">
        <w:t>95.</w:t>
      </w:r>
      <w:r w:rsidRPr="00367D7D">
        <w:tab/>
        <w:t>Gerritsen A, Jacobs M, Henselmans I, van Hattum J, Efficace F, Creemers G-J, et al. Developing a core set of patient-reported outcomes in pancreatic cancer: A Delphi survey. European journal of cancer (Oxford, England : 1990). 2016;57:68-77.</w:t>
      </w:r>
    </w:p>
    <w:p w:rsidR="00367D7D" w:rsidRPr="00367D7D" w:rsidRDefault="00367D7D" w:rsidP="00367D7D">
      <w:pPr>
        <w:pStyle w:val="EndNoteBibliography"/>
        <w:spacing w:after="0"/>
      </w:pPr>
      <w:r w:rsidRPr="00367D7D">
        <w:t>96.</w:t>
      </w:r>
      <w:r w:rsidRPr="00367D7D">
        <w:tab/>
        <w:t>Ghazisaeidi M, Safdari RS, Khodaii MR, Hamidi M. Minimum data set for electronic health card of schizophrenia. Annals of Military and Health Sciences Research. 2015;13(2).</w:t>
      </w:r>
    </w:p>
    <w:p w:rsidR="00367D7D" w:rsidRPr="00367D7D" w:rsidRDefault="00367D7D" w:rsidP="00367D7D">
      <w:pPr>
        <w:pStyle w:val="EndNoteBibliography"/>
        <w:spacing w:after="0"/>
      </w:pPr>
      <w:r w:rsidRPr="00367D7D">
        <w:t>97.</w:t>
      </w:r>
      <w:r w:rsidRPr="00367D7D">
        <w:tab/>
        <w:t>Ghodsi Z, Movaghar VR, Zafarghandi M, Saadat S, Mohammadzadeh M, Fazel M, et al. The Minimum Dataset and Inclusion Criteria for the National Trauma Registry of Iran: A Qualitative Study. Arch Trauma Res. 2017;6(2):7.</w:t>
      </w:r>
    </w:p>
    <w:p w:rsidR="00367D7D" w:rsidRPr="00367D7D" w:rsidRDefault="00367D7D" w:rsidP="00367D7D">
      <w:pPr>
        <w:pStyle w:val="EndNoteBibliography"/>
        <w:spacing w:after="0"/>
      </w:pPr>
      <w:r w:rsidRPr="00367D7D">
        <w:t>98.</w:t>
      </w:r>
      <w:r w:rsidRPr="00367D7D">
        <w:tab/>
        <w:t>Giannini EH, Ruperto N, Ravelli A, Lovell DJ, Felson DT, Martini A. Preliminary definition of improvement in juvenile arthritis. Arthritis and rheumatism. 1997;40(7):1202-9.</w:t>
      </w:r>
    </w:p>
    <w:p w:rsidR="00367D7D" w:rsidRPr="00367D7D" w:rsidRDefault="00367D7D" w:rsidP="00367D7D">
      <w:pPr>
        <w:pStyle w:val="EndNoteBibliography"/>
        <w:spacing w:after="0"/>
      </w:pPr>
      <w:r w:rsidRPr="00367D7D">
        <w:t>99.</w:t>
      </w:r>
      <w:r w:rsidRPr="00367D7D">
        <w:tab/>
        <w:t>Gillies M. THE INTERNATIONAL CONSORTIUM FOR HEALTH OUTCOMES MEASUREMENT STANDARD SET OF AMD OUTCOMES. Clin Exp Ophthalmol. 2015;43:60-.</w:t>
      </w:r>
    </w:p>
    <w:p w:rsidR="00367D7D" w:rsidRPr="00367D7D" w:rsidRDefault="00367D7D" w:rsidP="00367D7D">
      <w:pPr>
        <w:pStyle w:val="EndNoteBibliography"/>
        <w:spacing w:after="0"/>
      </w:pPr>
      <w:r w:rsidRPr="00367D7D">
        <w:t>100.</w:t>
      </w:r>
      <w:r w:rsidRPr="00367D7D">
        <w:tab/>
        <w:t>Gladman DD. Consensus exercise on domains in psoriatic arthritis. Annals of the rheumatic diseases. 2005;64 Suppl 2:ii113-4.</w:t>
      </w:r>
    </w:p>
    <w:p w:rsidR="00367D7D" w:rsidRPr="00367D7D" w:rsidRDefault="00367D7D" w:rsidP="00367D7D">
      <w:pPr>
        <w:pStyle w:val="EndNoteBibliography"/>
        <w:spacing w:after="0"/>
      </w:pPr>
      <w:r w:rsidRPr="00367D7D">
        <w:t>101.</w:t>
      </w:r>
      <w:r w:rsidRPr="00367D7D">
        <w:tab/>
        <w:t>Gliklich RE, Castro M, Leavy MB, Press VG, Barochia A, Carroll CL, et al. Harmonized outcome measures for use in asthma patient registries and clinical practice. The Journal of allergy and clinical immunology. 2019;144(3):671-81.e1.</w:t>
      </w:r>
    </w:p>
    <w:p w:rsidR="00367D7D" w:rsidRPr="00367D7D" w:rsidRDefault="00367D7D" w:rsidP="00367D7D">
      <w:pPr>
        <w:pStyle w:val="EndNoteBibliography"/>
        <w:spacing w:after="0"/>
      </w:pPr>
      <w:r w:rsidRPr="00367D7D">
        <w:t>102.</w:t>
      </w:r>
      <w:r w:rsidRPr="00367D7D">
        <w:tab/>
        <w:t>Gliklich RE, Leavy MB, Cosgrove L, Simon GE, Gaynes BN, Peterson LE, et al. Harmonized Outcome Measures for Use in Depression Patient Registries and Clinical Practice. Annals of Internal Medicine. 2020;172(12):803-+.</w:t>
      </w:r>
    </w:p>
    <w:p w:rsidR="00367D7D" w:rsidRPr="00367D7D" w:rsidRDefault="00367D7D" w:rsidP="00367D7D">
      <w:pPr>
        <w:pStyle w:val="EndNoteBibliography"/>
        <w:spacing w:after="0"/>
      </w:pPr>
      <w:r w:rsidRPr="00367D7D">
        <w:t>103.</w:t>
      </w:r>
      <w:r w:rsidRPr="00367D7D">
        <w:tab/>
        <w:t>Gliklich RE, Leavy MB, Li F. 2020.</w:t>
      </w:r>
    </w:p>
    <w:p w:rsidR="00367D7D" w:rsidRPr="00367D7D" w:rsidRDefault="00367D7D" w:rsidP="00367D7D">
      <w:pPr>
        <w:pStyle w:val="EndNoteBibliography"/>
        <w:spacing w:after="0"/>
      </w:pPr>
      <w:r w:rsidRPr="00367D7D">
        <w:t>104.</w:t>
      </w:r>
      <w:r w:rsidRPr="00367D7D">
        <w:tab/>
        <w:t>Golan R, Bernstein A, Sedrakyan A, Daskivich TJ, Du DT, Ehdaie B, et al. Development of a Nationally Representative Coordinated Registry Network for Prostate Ablation Technologies. The Journal of urology. 2018;199(6):1488-93.</w:t>
      </w:r>
    </w:p>
    <w:p w:rsidR="00367D7D" w:rsidRPr="00367D7D" w:rsidRDefault="00367D7D" w:rsidP="00367D7D">
      <w:pPr>
        <w:pStyle w:val="EndNoteBibliography"/>
        <w:spacing w:after="0"/>
      </w:pPr>
      <w:r w:rsidRPr="00367D7D">
        <w:t>105.</w:t>
      </w:r>
      <w:r w:rsidRPr="00367D7D">
        <w:tab/>
        <w:t>Goldhahn J, Beaton D, Ladd A, Macdermid J, Hoang-Kim A, Distal Radius Working Group of the International Society for Fracture R, et al. Recommendation for measuring clinical outcome in distal radius fractures: a core set of domains for standardized reporting in clinical practice and research. Archives of orthopaedic and trauma surgery. 2014;134(2):197-205.</w:t>
      </w:r>
    </w:p>
    <w:p w:rsidR="00367D7D" w:rsidRPr="00367D7D" w:rsidRDefault="00367D7D" w:rsidP="00367D7D">
      <w:pPr>
        <w:pStyle w:val="EndNoteBibliography"/>
        <w:spacing w:after="0"/>
      </w:pPr>
      <w:r w:rsidRPr="00367D7D">
        <w:t>106.</w:t>
      </w:r>
      <w:r w:rsidRPr="00367D7D">
        <w:tab/>
        <w:t>Goncalves A-C, Samuel D, Ramsay M, Demain S, Marques A. A Core Outcome Set to Evaluate Physical Activity Interventions for People Living With Dementia. The Gerontologist. 2020;60(4):682-92.</w:t>
      </w:r>
    </w:p>
    <w:p w:rsidR="00367D7D" w:rsidRPr="00367D7D" w:rsidRDefault="00367D7D" w:rsidP="00367D7D">
      <w:pPr>
        <w:pStyle w:val="EndNoteBibliography"/>
        <w:spacing w:after="0"/>
      </w:pPr>
      <w:r w:rsidRPr="00367D7D">
        <w:t>107.</w:t>
      </w:r>
      <w:r w:rsidRPr="00367D7D">
        <w:tab/>
        <w:t>Goossen WTF, Epping PJMM, Van Den Heuvel WJA, Feuth T, Frederiks CMA, Hasman A. Development of the Nursing Minimum Data Set for the Netherlands (NMDSN): identification of categories and items. 2000:536-47.</w:t>
      </w:r>
    </w:p>
    <w:p w:rsidR="00367D7D" w:rsidRPr="00367D7D" w:rsidRDefault="00367D7D" w:rsidP="00367D7D">
      <w:pPr>
        <w:pStyle w:val="EndNoteBibliography"/>
        <w:spacing w:after="0"/>
      </w:pPr>
      <w:r w:rsidRPr="00367D7D">
        <w:t>108.</w:t>
      </w:r>
      <w:r w:rsidRPr="00367D7D">
        <w:tab/>
        <w:t>Grillo E, Villard L, Clarke A, Ben Zeev B, Pineda M, Bahi-Buisson N, et al. Rett networked database: an integrated clinical and genetic network of Rett syndrome databases. Human mutation. 2012;33(7):1031-6.</w:t>
      </w:r>
    </w:p>
    <w:p w:rsidR="00367D7D" w:rsidRPr="00367D7D" w:rsidRDefault="00367D7D" w:rsidP="00367D7D">
      <w:pPr>
        <w:pStyle w:val="EndNoteBibliography"/>
        <w:spacing w:after="0"/>
      </w:pPr>
      <w:r w:rsidRPr="00367D7D">
        <w:t>109.</w:t>
      </w:r>
      <w:r w:rsidRPr="00367D7D">
        <w:tab/>
        <w:t>Grinspan ZM, Patel AD, Shellhaas RA, Berg AT, Axeen ET, Bolton J, et al. Design and implementation of electronic health record common data elements for pediatric epilepsy: Foundations for a learning health care system. Epilepsia. 2021;62(1):198-216.</w:t>
      </w:r>
    </w:p>
    <w:p w:rsidR="00367D7D" w:rsidRPr="00367D7D" w:rsidRDefault="00367D7D" w:rsidP="00367D7D">
      <w:pPr>
        <w:pStyle w:val="EndNoteBibliography"/>
        <w:spacing w:after="0"/>
      </w:pPr>
      <w:r w:rsidRPr="00367D7D">
        <w:t>110.</w:t>
      </w:r>
      <w:r w:rsidRPr="00367D7D">
        <w:tab/>
        <w:t>Guerrini G, Scire CA, Vultaggio L, Giambalvo S, Sebastiani M, Vacchi C, et al. PROPOSAL OF CORE OUTCOME DOMAINS IN MIXED CRYOGLOBULINEMIC VASCULITIS. Annals of the Rheumatic Diseases. 2019;78:1428-9.</w:t>
      </w:r>
    </w:p>
    <w:p w:rsidR="00367D7D" w:rsidRPr="00367D7D" w:rsidRDefault="00367D7D" w:rsidP="00367D7D">
      <w:pPr>
        <w:pStyle w:val="EndNoteBibliography"/>
        <w:spacing w:after="0"/>
      </w:pPr>
      <w:r w:rsidRPr="00367D7D">
        <w:t>111.</w:t>
      </w:r>
      <w:r w:rsidRPr="00367D7D">
        <w:tab/>
        <w:t>Hall NJ, Sherratt FC, Eaton S, Reading I, Walker E, Chorozoglou M, et al. Conservative treatment for uncomplicated appendicitis in children: The CONTRACT feasibility study, including feasibility RCT. Health Technology Assessment. 2021;25(10):1-228.</w:t>
      </w:r>
    </w:p>
    <w:p w:rsidR="00367D7D" w:rsidRPr="00367D7D" w:rsidRDefault="00367D7D" w:rsidP="00367D7D">
      <w:pPr>
        <w:pStyle w:val="EndNoteBibliography"/>
        <w:spacing w:after="0"/>
      </w:pPr>
      <w:r w:rsidRPr="00367D7D">
        <w:t>112.</w:t>
      </w:r>
      <w:r w:rsidRPr="00367D7D">
        <w:tab/>
        <w:t>Halter JP, van Walraven SM, Worel N, Bengtsson M, Hagglund H, Nicoloso de Faveri G, et al. Allogeneic hematopoietic stem cell donation-standardized assessment of donor outcome data: a consensus statement from the Worldwide Network for Blood and Marrow Transplantation (WBMT). Bone marrow transplantation. 2013;48(2):220-5.</w:t>
      </w:r>
    </w:p>
    <w:p w:rsidR="00367D7D" w:rsidRPr="00367D7D" w:rsidRDefault="00367D7D" w:rsidP="00367D7D">
      <w:pPr>
        <w:pStyle w:val="EndNoteBibliography"/>
        <w:spacing w:after="0"/>
      </w:pPr>
      <w:r w:rsidRPr="00367D7D">
        <w:t>113.</w:t>
      </w:r>
      <w:r w:rsidRPr="00367D7D">
        <w:tab/>
        <w:t>Harbaugh RE, Devin C, Leavy MB, Ghogawala Z, Archer KR, Bydon M, et al. Harmonized outcome measures for use in degenerative lumbar spondylolisthesis patient registries and clinical practice. Journal of neurosurgery Spine. 2021:1-9.</w:t>
      </w:r>
    </w:p>
    <w:p w:rsidR="00367D7D" w:rsidRPr="00367D7D" w:rsidRDefault="00367D7D" w:rsidP="00367D7D">
      <w:pPr>
        <w:pStyle w:val="EndNoteBibliography"/>
        <w:spacing w:after="0"/>
      </w:pPr>
      <w:r w:rsidRPr="00367D7D">
        <w:t>114.</w:t>
      </w:r>
      <w:r w:rsidRPr="00367D7D">
        <w:tab/>
        <w:t>Harbottle V, Cuthbert V. DEVELOPING AN ALLIED HEALTH CORE OUTCOME SET FOR PAEDIATRIC RHEUMATOLOGY MUSCULOSKELETAL CONDITIONS. Rheumatology. 2019;58:2.</w:t>
      </w:r>
    </w:p>
    <w:p w:rsidR="00367D7D" w:rsidRPr="00367D7D" w:rsidRDefault="00367D7D" w:rsidP="00367D7D">
      <w:pPr>
        <w:pStyle w:val="EndNoteBibliography"/>
        <w:spacing w:after="0"/>
      </w:pPr>
      <w:r w:rsidRPr="00367D7D">
        <w:t>115.</w:t>
      </w:r>
      <w:r w:rsidRPr="00367D7D">
        <w:tab/>
        <w:t>Harris Y, Gilman B, Ward MM, Ladinsky J, Crowley J, Warren C, et al. Building the Evidence Base for Tele-Emergency Care: Efforts to Identify a Standardized Set of Outcome Measures. Telemedicine journal and e-health : the official journal of the American Telemedicine Association. 2017;23(7):561-6.</w:t>
      </w:r>
    </w:p>
    <w:p w:rsidR="00367D7D" w:rsidRPr="00367D7D" w:rsidRDefault="00367D7D" w:rsidP="00367D7D">
      <w:pPr>
        <w:pStyle w:val="EndNoteBibliography"/>
        <w:spacing w:after="0"/>
      </w:pPr>
      <w:r w:rsidRPr="00367D7D">
        <w:t>116.</w:t>
      </w:r>
      <w:r w:rsidRPr="00367D7D">
        <w:tab/>
        <w:t>Harrop E, Scott H, Sivell S, Seddon K, Fitzgibbon J, Morgan F, et al. Coping and wellbeing in bereavement: two core outcomes for evaluating bereavement support in palliative care. BMC palliative care. 2020;19(1):29.</w:t>
      </w:r>
    </w:p>
    <w:p w:rsidR="00367D7D" w:rsidRPr="00367D7D" w:rsidRDefault="00367D7D" w:rsidP="00367D7D">
      <w:pPr>
        <w:pStyle w:val="EndNoteBibliography"/>
        <w:spacing w:after="0"/>
      </w:pPr>
      <w:r w:rsidRPr="00367D7D">
        <w:t>117.</w:t>
      </w:r>
      <w:r w:rsidRPr="00367D7D">
        <w:tab/>
        <w:t>Heidari RN, Ghorbani NR, Rezaie A, Ghaneie M, Arjomandi M, Zare M. Designing a Minimum Data Set for Breast Cancer: a Starting Point for Breast Cancer Registration in Iran. Iranian Journal of Public Health. 2013;42(Suppl):66-73.</w:t>
      </w:r>
    </w:p>
    <w:p w:rsidR="00367D7D" w:rsidRPr="00367D7D" w:rsidRDefault="00367D7D" w:rsidP="00367D7D">
      <w:pPr>
        <w:pStyle w:val="EndNoteBibliography"/>
        <w:spacing w:after="0"/>
      </w:pPr>
      <w:r w:rsidRPr="00367D7D">
        <w:t>118.</w:t>
      </w:r>
      <w:r w:rsidRPr="00367D7D">
        <w:tab/>
        <w:t>Hellgren T, Beck AW, Behrendt C-A, Becker D, Beiles B, Boyle JR, et al. Thoracic endovascular aortic repair practice in 13 countries: A report from VASCUNET and the International Consortium of Vascular Registries. Annals of surgery. 2020.</w:t>
      </w:r>
    </w:p>
    <w:p w:rsidR="00367D7D" w:rsidRPr="00367D7D" w:rsidRDefault="00367D7D" w:rsidP="00367D7D">
      <w:pPr>
        <w:pStyle w:val="EndNoteBibliography"/>
        <w:spacing w:after="0"/>
      </w:pPr>
      <w:r w:rsidRPr="00367D7D">
        <w:t>119.</w:t>
      </w:r>
      <w:r w:rsidRPr="00367D7D">
        <w:tab/>
        <w:t>Hermans C, Auerswald G, Benson G, Dolan G, Duffy A, Jimenez-Yuste V, et al. Outcome measures for adult and pediatric hemophilia patients with inhibitors. European journal of haematology. 2017;99(2):103-11.</w:t>
      </w:r>
    </w:p>
    <w:p w:rsidR="00367D7D" w:rsidRPr="00367D7D" w:rsidRDefault="00367D7D" w:rsidP="00367D7D">
      <w:pPr>
        <w:pStyle w:val="EndNoteBibliography"/>
        <w:spacing w:after="0"/>
      </w:pPr>
      <w:r w:rsidRPr="00367D7D">
        <w:t>120.</w:t>
      </w:r>
      <w:r w:rsidRPr="00367D7D">
        <w:tab/>
        <w:t>Homs-Romero E, Romero-Collado A. Development of a Minimum Data Set Registry for Chronic Venous Insufficiency of the Lower Limbs. Journal of clinical medicine. 2019;8(11).</w:t>
      </w:r>
    </w:p>
    <w:p w:rsidR="00367D7D" w:rsidRPr="00367D7D" w:rsidRDefault="00367D7D" w:rsidP="00367D7D">
      <w:pPr>
        <w:pStyle w:val="EndNoteBibliography"/>
        <w:spacing w:after="0"/>
      </w:pPr>
      <w:r w:rsidRPr="00367D7D">
        <w:t>121.</w:t>
      </w:r>
      <w:r w:rsidRPr="00367D7D">
        <w:tab/>
        <w:t>Hou S, Li B, Luo Y, Shang S. Creation and Location-Specific Revision of a Core Nursing Outcomes Evaluation System Based on Nursing Outcomes Classification for Stroke Inpatients in China. International journal of nursing knowledge. 2019;30(3):154-61.</w:t>
      </w:r>
    </w:p>
    <w:p w:rsidR="00367D7D" w:rsidRPr="00367D7D" w:rsidRDefault="00367D7D" w:rsidP="00367D7D">
      <w:pPr>
        <w:pStyle w:val="EndNoteBibliography"/>
        <w:spacing w:after="0"/>
      </w:pPr>
      <w:r w:rsidRPr="00367D7D">
        <w:t>122.</w:t>
      </w:r>
      <w:r w:rsidRPr="00367D7D">
        <w:tab/>
        <w:t>Howell D, Fitch M, Bakker D, Green E, Sussman J, Mayo S, et al. Core domains for a person-focused outcome measurement system in cancer (PROMS-Cancer Core) for routine care: a scoping review and Canadian Delphi Consensus. Value in health : the journal of the International Society for Pharmacoeconomics and Outcomes Research. 2013;16(1):76-87.</w:t>
      </w:r>
    </w:p>
    <w:p w:rsidR="00367D7D" w:rsidRPr="00367D7D" w:rsidRDefault="00367D7D" w:rsidP="00367D7D">
      <w:pPr>
        <w:pStyle w:val="EndNoteBibliography"/>
        <w:spacing w:after="0"/>
      </w:pPr>
      <w:r w:rsidRPr="00367D7D">
        <w:t>123.</w:t>
      </w:r>
      <w:r w:rsidRPr="00367D7D">
        <w:tab/>
        <w:t>Hummel K, Whittaker S, Sillett N, Basken A, Berghammer M, Chalela T, et al. Development of an international standard set of clinical and patient-reported outcomes for children and adults with congenital heart disease: A report from the International Consortium for Health Outcomes Measurement Congenital Heart Disease Working Group. European heart journal Quality of care &amp; clinical outcomes. 2021;7(4):354-65.</w:t>
      </w:r>
    </w:p>
    <w:p w:rsidR="00367D7D" w:rsidRPr="00367D7D" w:rsidRDefault="00367D7D" w:rsidP="00367D7D">
      <w:pPr>
        <w:pStyle w:val="EndNoteBibliography"/>
        <w:spacing w:after="0"/>
      </w:pPr>
      <w:r w:rsidRPr="00367D7D">
        <w:t>124.</w:t>
      </w:r>
      <w:r w:rsidRPr="00367D7D">
        <w:tab/>
        <w:t>Ioannou LJ, Serpell J, Dean J, Bendinelli C, Gough J, Lisewski D, et al. Development of a binational thyroid cancer clinical quality registry: a protocol paper. BMJ open. 2019;9(1):e023723.</w:t>
      </w:r>
    </w:p>
    <w:p w:rsidR="00367D7D" w:rsidRPr="00367D7D" w:rsidRDefault="00367D7D" w:rsidP="00367D7D">
      <w:pPr>
        <w:pStyle w:val="EndNoteBibliography"/>
        <w:spacing w:after="0"/>
      </w:pPr>
      <w:r w:rsidRPr="00367D7D">
        <w:t>125.</w:t>
      </w:r>
      <w:r w:rsidRPr="00367D7D">
        <w:tab/>
        <w:t>Iorio A, Skinner MW, Clearfield E, Messner D, Pierce GF, Witkop M, et al. Core outcome set for gene therapy in haemophilia: Results of the coreHEM multistakeholder project. Haemophilia : the official journal of the World Federation of Hemophilia. 2018;24(4):e167-e72.</w:t>
      </w:r>
    </w:p>
    <w:p w:rsidR="00367D7D" w:rsidRPr="00367D7D" w:rsidRDefault="00367D7D" w:rsidP="00367D7D">
      <w:pPr>
        <w:pStyle w:val="EndNoteBibliography"/>
        <w:spacing w:after="0"/>
      </w:pPr>
      <w:r w:rsidRPr="00367D7D">
        <w:t>126.</w:t>
      </w:r>
      <w:r w:rsidRPr="00367D7D">
        <w:tab/>
        <w:t>Ireland RS, Jenner AM, Williams MJ, Tickle M. A clinical minimum data set for primary dental care. British dental journal. 2001;190(12):663-7.</w:t>
      </w:r>
    </w:p>
    <w:p w:rsidR="00367D7D" w:rsidRPr="00367D7D" w:rsidRDefault="00367D7D" w:rsidP="00367D7D">
      <w:pPr>
        <w:pStyle w:val="EndNoteBibliography"/>
        <w:spacing w:after="0"/>
      </w:pPr>
      <w:r w:rsidRPr="00367D7D">
        <w:t>127.</w:t>
      </w:r>
      <w:r w:rsidRPr="00367D7D">
        <w:tab/>
        <w:t>Jacobs I, Nadkarni V, Bahr J, Berg RA, Billi JE, Bossaert L, et al. Cardiac arrest and cardiopulmonary resuscitation outcome reports: Update and simplification of the Utstein templates for resuscitation registries. A statement for healthcare professionals from a task force of the International Liaison Committee on Resuscitation (American Heart Association, European Resuscitation Council, Australian Resuscitation Council, New Zealand Resuscitation Council. Circulation. 2004;110(21):3385-97.</w:t>
      </w:r>
    </w:p>
    <w:p w:rsidR="00367D7D" w:rsidRPr="00367D7D" w:rsidRDefault="00367D7D" w:rsidP="00367D7D">
      <w:pPr>
        <w:pStyle w:val="EndNoteBibliography"/>
        <w:spacing w:after="0"/>
      </w:pPr>
      <w:r w:rsidRPr="00367D7D">
        <w:t>128.</w:t>
      </w:r>
      <w:r w:rsidRPr="00367D7D">
        <w:tab/>
        <w:t>Jacobs I, Nadkarni V, Bahr J, Berg RA, Billi JE, Bossaert L, et al. Cardiac arrest and cardiopulmonary resuscitation outcome reports: Update and simplification of the Utstein templates for resuscitation registries. A statement for healthcare professionals from a task force of the international liaison committee on resuscitation. Resuscitation. 2004;63(3):233-49.</w:t>
      </w:r>
    </w:p>
    <w:p w:rsidR="00367D7D" w:rsidRPr="00367D7D" w:rsidRDefault="00367D7D" w:rsidP="00367D7D">
      <w:pPr>
        <w:pStyle w:val="EndNoteBibliography"/>
        <w:spacing w:after="0"/>
      </w:pPr>
      <w:r w:rsidRPr="00367D7D">
        <w:t>129.</w:t>
      </w:r>
      <w:r w:rsidRPr="00367D7D">
        <w:tab/>
        <w:t>Janssens A, Williams J, Tomlinson R, Logan S, Morris C. Health outcomes for children with neurodisability: what do professionals regard as primary targets? Archives of disease in childhood. 2014;99(10):927-32.</w:t>
      </w:r>
    </w:p>
    <w:p w:rsidR="00367D7D" w:rsidRPr="00367D7D" w:rsidRDefault="00367D7D" w:rsidP="00367D7D">
      <w:pPr>
        <w:pStyle w:val="EndNoteBibliography"/>
        <w:spacing w:after="0"/>
      </w:pPr>
      <w:r w:rsidRPr="00367D7D">
        <w:t>130.</w:t>
      </w:r>
      <w:r w:rsidRPr="00367D7D">
        <w:tab/>
        <w:t>Jeddi FR, Rezaiimofrad MR. Development of common data elements to provide tele self-care management. Acta Informatica Medica. 2013;21(4):241-5.</w:t>
      </w:r>
    </w:p>
    <w:p w:rsidR="00367D7D" w:rsidRPr="00367D7D" w:rsidRDefault="00367D7D" w:rsidP="00367D7D">
      <w:pPr>
        <w:pStyle w:val="EndNoteBibliography"/>
        <w:spacing w:after="0"/>
      </w:pPr>
      <w:r w:rsidRPr="00367D7D">
        <w:t>131.</w:t>
      </w:r>
      <w:r w:rsidRPr="00367D7D">
        <w:tab/>
        <w:t>Jones WS, Krucoff MW, Morales P, Wilgus RW, Heath AH, Williams MF, et al. Registry Assessment of Peripheral Interventional Devices (RAPID): Registry assessment of peripheral interventional devices core data elements. Journal of vascular surgery. 2018;67(2):637-44.e30.</w:t>
      </w:r>
    </w:p>
    <w:p w:rsidR="00367D7D" w:rsidRPr="00367D7D" w:rsidRDefault="00367D7D" w:rsidP="00367D7D">
      <w:pPr>
        <w:pStyle w:val="EndNoteBibliography"/>
        <w:spacing w:after="0"/>
      </w:pPr>
      <w:r w:rsidRPr="00367D7D">
        <w:t>132.</w:t>
      </w:r>
      <w:r w:rsidRPr="00367D7D">
        <w:tab/>
        <w:t>Kampstra NA, Grutters JC, van Beek FT, Culver DA, Baughman RP, Renzoni EA, et al. First patient-centred set of outcomes for pulmonary sarcoidosis: a multicentre initiative. BMJ open respiratory research. 2019;6(1):e000394.</w:t>
      </w:r>
    </w:p>
    <w:p w:rsidR="00367D7D" w:rsidRPr="00367D7D" w:rsidRDefault="00367D7D" w:rsidP="00367D7D">
      <w:pPr>
        <w:pStyle w:val="EndNoteBibliography"/>
        <w:spacing w:after="0"/>
      </w:pPr>
      <w:r w:rsidRPr="00367D7D">
        <w:t>133.</w:t>
      </w:r>
      <w:r w:rsidRPr="00367D7D">
        <w:tab/>
        <w:t>Katz SL, Luu TM, Nuyt A-M, Lacaze T, Adamo KB, Adatia I, et al. Long-term follow-up of cardiorespiratory outcomes in children born extremely preterm: Recommendations from a Canadian consensus workshop. Paediatrics &amp; child health. 2017;22(2):75-9.</w:t>
      </w:r>
    </w:p>
    <w:p w:rsidR="00367D7D" w:rsidRPr="00367D7D" w:rsidRDefault="00367D7D" w:rsidP="00367D7D">
      <w:pPr>
        <w:pStyle w:val="EndNoteBibliography"/>
        <w:spacing w:after="0"/>
      </w:pPr>
      <w:r w:rsidRPr="00367D7D">
        <w:t>134.</w:t>
      </w:r>
      <w:r w:rsidRPr="00367D7D">
        <w:tab/>
        <w:t>Kazemi-Arpanahi H, Moulaei K, Shanbehzadeh M. Design and development of a web-based registry for Coronavirus (COVID-19) disease. Medical journal of the Islamic Republic of Iran. 2020;34:68.</w:t>
      </w:r>
    </w:p>
    <w:p w:rsidR="00367D7D" w:rsidRPr="00367D7D" w:rsidRDefault="00367D7D" w:rsidP="00367D7D">
      <w:pPr>
        <w:pStyle w:val="EndNoteBibliography"/>
        <w:spacing w:after="0"/>
      </w:pPr>
      <w:r w:rsidRPr="00367D7D">
        <w:t>135.</w:t>
      </w:r>
      <w:r w:rsidRPr="00367D7D">
        <w:tab/>
        <w:t>Kazemi-Arpanahi H, Vasheghani-Farahani A, Baradaran A, Mohammadzadeh N, Ghazisaeedi M. Developing a minimum data set (MDS) for cardiac electronic implantable devices implantation. Acta Informatica Medica. 2018;26(3):164-8.</w:t>
      </w:r>
    </w:p>
    <w:p w:rsidR="00367D7D" w:rsidRPr="00367D7D" w:rsidRDefault="00367D7D" w:rsidP="00367D7D">
      <w:pPr>
        <w:pStyle w:val="EndNoteBibliography"/>
        <w:spacing w:after="0"/>
      </w:pPr>
      <w:r w:rsidRPr="00367D7D">
        <w:t>136.</w:t>
      </w:r>
      <w:r w:rsidRPr="00367D7D">
        <w:tab/>
        <w:t>Keenan G, Stocker J, Barkauskas V, Treder M, Heath C. Toward integrating a common nursing data set in home care to facilitate monitoring outcomes across settings. Journal of Nursing Measurement. 2003;11(2):157-69.</w:t>
      </w:r>
    </w:p>
    <w:p w:rsidR="00367D7D" w:rsidRPr="00367D7D" w:rsidRDefault="00367D7D" w:rsidP="00367D7D">
      <w:pPr>
        <w:pStyle w:val="EndNoteBibliography"/>
        <w:spacing w:after="0"/>
      </w:pPr>
      <w:r w:rsidRPr="00367D7D">
        <w:t>137.</w:t>
      </w:r>
      <w:r w:rsidRPr="00367D7D">
        <w:tab/>
        <w:t>Keller S, Dy S, Wilson R, Dukhanin V, Snyder C, Wu A. Selecting Patient-Reported Outcome Measures to Contribute to Primary Care Performance Measurement: a Mixed Methods Approach. Journal of General Internal Medicine. 2020;35(9):2687-97.</w:t>
      </w:r>
    </w:p>
    <w:p w:rsidR="00367D7D" w:rsidRPr="00367D7D" w:rsidRDefault="00367D7D" w:rsidP="00367D7D">
      <w:pPr>
        <w:pStyle w:val="EndNoteBibliography"/>
        <w:spacing w:after="0"/>
      </w:pPr>
      <w:r w:rsidRPr="00367D7D">
        <w:t>138.</w:t>
      </w:r>
      <w:r w:rsidRPr="00367D7D">
        <w:tab/>
        <w:t>Kelly LE, Shan F, MacVicar S, Czaplinksi E, Moulsdale W, Simpson S, et al. A Core Outcome Set for Neonatal Opioid Withdrawal Syndrome. Pediatrics. 2020;146(1).</w:t>
      </w:r>
    </w:p>
    <w:p w:rsidR="00367D7D" w:rsidRPr="00367D7D" w:rsidRDefault="00367D7D" w:rsidP="00367D7D">
      <w:pPr>
        <w:pStyle w:val="EndNoteBibliography"/>
        <w:spacing w:after="0"/>
      </w:pPr>
      <w:r w:rsidRPr="00367D7D">
        <w:t>139.</w:t>
      </w:r>
      <w:r w:rsidRPr="00367D7D">
        <w:tab/>
        <w:t>Khadije Moeil T, Marjan G, Leila S, Hosein K, Azadeh B. Designing a Minimum Data Set for Major Thalassemia Patients: Towards Electronic Personal Health Record. Journal of Community Health Research. 2018;7(1):24-31.</w:t>
      </w:r>
    </w:p>
    <w:p w:rsidR="00367D7D" w:rsidRPr="00367D7D" w:rsidRDefault="00367D7D" w:rsidP="00367D7D">
      <w:pPr>
        <w:pStyle w:val="EndNoteBibliography"/>
        <w:spacing w:after="0"/>
      </w:pPr>
      <w:r w:rsidRPr="00367D7D">
        <w:t>140.</w:t>
      </w:r>
      <w:r w:rsidRPr="00367D7D">
        <w:tab/>
        <w:t>Kim A, Roberts C, Feagan B, Banerjee R, Bemelman W, Bodger K, et al. Defining patient-centered outcomes for IBD - an international, cross-disciplinary consensus. J Crohns Colitis. 2017;11:S200-S.</w:t>
      </w:r>
    </w:p>
    <w:p w:rsidR="00367D7D" w:rsidRPr="00367D7D" w:rsidRDefault="00367D7D" w:rsidP="00367D7D">
      <w:pPr>
        <w:pStyle w:val="EndNoteBibliography"/>
        <w:spacing w:after="0"/>
      </w:pPr>
      <w:r w:rsidRPr="00367D7D">
        <w:t>141.</w:t>
      </w:r>
      <w:r w:rsidRPr="00367D7D">
        <w:tab/>
        <w:t>Kim AH, Roberts C, Feagan BG, Banerjee R, Bemelman W, Bodger K, et al. Developing a Standard Set of Patient-Centred Outcomes for Inflammatory Bowel Disease-an International, Cross-disciplinary Consensus. Journal of Crohn's &amp; colitis. 2018;12(4):408-18.</w:t>
      </w:r>
    </w:p>
    <w:p w:rsidR="00367D7D" w:rsidRPr="00367D7D" w:rsidRDefault="00367D7D" w:rsidP="00367D7D">
      <w:pPr>
        <w:pStyle w:val="EndNoteBibliography"/>
        <w:spacing w:after="0"/>
      </w:pPr>
      <w:r w:rsidRPr="00367D7D">
        <w:t>142.</w:t>
      </w:r>
      <w:r w:rsidRPr="00367D7D">
        <w:tab/>
        <w:t>Kim AH, Roberts C, Feagan BG, Banerjee R, Bemelman W, Bodger K, et al. DEFINING PATIENT-CENTERED OUTCOMES FOR IBD AND AN INTERNATIONAL, CROSS-DISCIPLINARY CONSENSUS. Gastroenterology. 2017;152(5):S137-S8.</w:t>
      </w:r>
    </w:p>
    <w:p w:rsidR="00367D7D" w:rsidRPr="00367D7D" w:rsidRDefault="00367D7D" w:rsidP="00367D7D">
      <w:pPr>
        <w:pStyle w:val="EndNoteBibliography"/>
        <w:spacing w:after="0"/>
      </w:pPr>
      <w:r w:rsidRPr="00367D7D">
        <w:t>143.</w:t>
      </w:r>
      <w:r w:rsidRPr="00367D7D">
        <w:tab/>
        <w:t>Klokkerud M, Dagfinrud H, Uhlig T, Dager TN, Furunes KA, Klokkeide A, et al. Developing and testing a consensus-based core set of outcome measures for rehabilitation in musculoskeletal diseases. Scandinavian journal of rheumatology. 2018;47(3):225-34.</w:t>
      </w:r>
    </w:p>
    <w:p w:rsidR="00367D7D" w:rsidRPr="00367D7D" w:rsidRDefault="00367D7D" w:rsidP="00367D7D">
      <w:pPr>
        <w:pStyle w:val="EndNoteBibliography"/>
        <w:spacing w:after="0"/>
      </w:pPr>
      <w:r w:rsidRPr="00367D7D">
        <w:t>144.</w:t>
      </w:r>
      <w:r w:rsidRPr="00367D7D">
        <w:tab/>
        <w:t>Klokkerud M, Dagfinrud H, Uhlig T, Nylenna S, Larsen M, Oie L, et al. DEVELOPING A NATIONAL CORE SET OF OUTCOME MEASURES FOR REHABILITATION IN RHEUMATIC AND MUSCULOSKELETAL DISEASES. Annals of the Rheumatic Diseases. 2015;74(Suppl 2):158-+.</w:t>
      </w:r>
    </w:p>
    <w:p w:rsidR="00367D7D" w:rsidRPr="00367D7D" w:rsidRDefault="00367D7D" w:rsidP="00367D7D">
      <w:pPr>
        <w:pStyle w:val="EndNoteBibliography"/>
        <w:spacing w:after="0"/>
      </w:pPr>
      <w:r w:rsidRPr="00367D7D">
        <w:t>145.</w:t>
      </w:r>
      <w:r w:rsidRPr="00367D7D">
        <w:tab/>
        <w:t>Krause K. A GLOBAL STANDARD SET OF OUTCOMES FOR ROUTINE USE WITH CHILDREN AND YOUNG PEOPLE WITH ANXIETY, DEPRESSION, OCD, OR PTSD. J Am Acad Child Adolesc Psychiatr. 2020;59(10):S274-S.</w:t>
      </w:r>
    </w:p>
    <w:p w:rsidR="00367D7D" w:rsidRPr="00367D7D" w:rsidRDefault="00367D7D" w:rsidP="00367D7D">
      <w:pPr>
        <w:pStyle w:val="EndNoteBibliography"/>
        <w:spacing w:after="0"/>
      </w:pPr>
      <w:r w:rsidRPr="00367D7D">
        <w:t>146.</w:t>
      </w:r>
      <w:r w:rsidRPr="00367D7D">
        <w:tab/>
        <w:t>Krause KR, Chung S, Adewuya AO, Albano AM, Babins-Wagner R, Birkinshaw L, et al. International consensus on a standard set of outcome measures for child and youth anxiety, depression, obsessive-compulsive disorder, and post-traumatic stress disorder. The lancet Psychiatry. 2021;8(1):76-86.</w:t>
      </w:r>
    </w:p>
    <w:p w:rsidR="00367D7D" w:rsidRPr="00367D7D" w:rsidRDefault="00367D7D" w:rsidP="00367D7D">
      <w:pPr>
        <w:pStyle w:val="EndNoteBibliography"/>
        <w:spacing w:after="0"/>
      </w:pPr>
      <w:r w:rsidRPr="00367D7D">
        <w:t>147.</w:t>
      </w:r>
      <w:r w:rsidRPr="00367D7D">
        <w:tab/>
        <w:t>Kusu-Orkar T, Agha R, Pidgeon T, Borrelli M, Dowlut N, Ahmed M. Validated Outcomes in the Grafting of Autologous Fat to the breast - the VOGUE Study: Development of a core outcome set for research and audit studies. British Journal of Surgery. 2018;105:141-.</w:t>
      </w:r>
    </w:p>
    <w:p w:rsidR="00367D7D" w:rsidRPr="00367D7D" w:rsidRDefault="00367D7D" w:rsidP="00367D7D">
      <w:pPr>
        <w:pStyle w:val="EndNoteBibliography"/>
        <w:spacing w:after="0"/>
      </w:pPr>
      <w:r w:rsidRPr="00367D7D">
        <w:t>148.</w:t>
      </w:r>
      <w:r w:rsidRPr="00367D7D">
        <w:tab/>
        <w:t>Lam TBL, MacLennan S, Willemse PPM, Mason MD, Plass K, Shepherd R, et al. EAU-EANM-ESTRO-ESUR-SIOG Prostate Cancer Guideline Panel Consensus Statements for Deferred Treatment with Curative Intent for Localised Prostate Cancer from an International Collaborative Study (DETECTIVE Study). European Urology. 2019;76(6):790-813.</w:t>
      </w:r>
    </w:p>
    <w:p w:rsidR="00367D7D" w:rsidRPr="00367D7D" w:rsidRDefault="00367D7D" w:rsidP="00367D7D">
      <w:pPr>
        <w:pStyle w:val="EndNoteBibliography"/>
        <w:spacing w:after="0"/>
      </w:pPr>
      <w:r w:rsidRPr="00367D7D">
        <w:t>149.</w:t>
      </w:r>
      <w:r w:rsidRPr="00367D7D">
        <w:tab/>
        <w:t>Laureij LT, Been JV, Lugtenberg M, Ernst-Smelt HE, Franx A, Hazelzet JA, et al. Exploring the applicability of the pregnancy and childbirth outcome set: A mixed methods study. Patient Education and Counseling. 2020;103(3):642-51.</w:t>
      </w:r>
    </w:p>
    <w:p w:rsidR="00367D7D" w:rsidRPr="00367D7D" w:rsidRDefault="00367D7D" w:rsidP="00367D7D">
      <w:pPr>
        <w:pStyle w:val="EndNoteBibliography"/>
        <w:spacing w:after="0"/>
      </w:pPr>
      <w:r w:rsidRPr="00367D7D">
        <w:t>150.</w:t>
      </w:r>
      <w:r w:rsidRPr="00367D7D">
        <w:tab/>
        <w:t>Lee E, Park H, Whyte J, Kim Y, Park SY. Identifying core nursing sensitive outcomes associated with the most frequently used North American Nursing Diagnosis Association-International nursing diagnoses for patients with cerebrovascular disease in Korea. International journal of nursing practice. 2014;20(6):636-45.</w:t>
      </w:r>
    </w:p>
    <w:p w:rsidR="00367D7D" w:rsidRPr="00367D7D" w:rsidRDefault="00367D7D" w:rsidP="00367D7D">
      <w:pPr>
        <w:pStyle w:val="EndNoteBibliography"/>
        <w:spacing w:after="0"/>
      </w:pPr>
      <w:r w:rsidRPr="00367D7D">
        <w:t>151.</w:t>
      </w:r>
      <w:r w:rsidRPr="00367D7D">
        <w:tab/>
        <w:t>Leo DG, Jones H, Murphy R, Leong JW, Gambling T, Long AF, et al. The outcomes of Perthes' disease. The bone &amp; joint journal. 2020;102-B(5):611-7.</w:t>
      </w:r>
    </w:p>
    <w:p w:rsidR="00367D7D" w:rsidRPr="00367D7D" w:rsidRDefault="00367D7D" w:rsidP="00367D7D">
      <w:pPr>
        <w:pStyle w:val="EndNoteBibliography"/>
        <w:spacing w:after="0"/>
      </w:pPr>
      <w:r w:rsidRPr="00367D7D">
        <w:t>152.</w:t>
      </w:r>
      <w:r w:rsidRPr="00367D7D">
        <w:tab/>
        <w:t>Liem IS, Kammerlander C, Suhm N, Blauth M, Roth T, Gosch M, et al. Identifying a standard set of outcome parameters for the evaluation of orthogeriatric co-management for hip fractures. Injury-Int J Care Inj. 2013;44(11):1403-12.</w:t>
      </w:r>
    </w:p>
    <w:p w:rsidR="00367D7D" w:rsidRPr="00367D7D" w:rsidRDefault="00367D7D" w:rsidP="00367D7D">
      <w:pPr>
        <w:pStyle w:val="EndNoteBibliography"/>
        <w:spacing w:after="0"/>
      </w:pPr>
      <w:r w:rsidRPr="00367D7D">
        <w:t>153.</w:t>
      </w:r>
      <w:r w:rsidRPr="00367D7D">
        <w:tab/>
        <w:t>Likosky DS, Baker RA, Dickinson TA, FitzGerald DJ, De Somer MF, Groom RC, et al. Report from AmSECT's International Consortium for Evidence- Based Perfusion Consensus Statement: Minimal Criteria for Reporting Cardiopulmonary Bypass-Related Contributions to Red Blood Cell Transfusions Associated With Adult Cardiac Surgery. The journal of extra-corporeal technology. 2015;47(2):83-9.</w:t>
      </w:r>
    </w:p>
    <w:p w:rsidR="00367D7D" w:rsidRPr="00367D7D" w:rsidRDefault="00367D7D" w:rsidP="00367D7D">
      <w:pPr>
        <w:pStyle w:val="EndNoteBibliography"/>
        <w:spacing w:after="0"/>
      </w:pPr>
      <w:r w:rsidRPr="00367D7D">
        <w:t>154.</w:t>
      </w:r>
      <w:r w:rsidRPr="00367D7D">
        <w:tab/>
        <w:t>Linhares JC, Orlandin L, Aliti GB, Rabelo-Silva ER. Applicability of nursing outcomes in patients with heart failure and fluid volume excessive. Revista gaucha de enfermagem. 2016;37(2):e61554.</w:t>
      </w:r>
    </w:p>
    <w:p w:rsidR="00367D7D" w:rsidRPr="00367D7D" w:rsidRDefault="00367D7D" w:rsidP="00367D7D">
      <w:pPr>
        <w:pStyle w:val="EndNoteBibliography"/>
        <w:spacing w:after="0"/>
      </w:pPr>
      <w:r w:rsidRPr="00367D7D">
        <w:t>155.</w:t>
      </w:r>
      <w:r w:rsidRPr="00367D7D">
        <w:tab/>
        <w:t>Low DE, Alderson D, Cecconello I, Chang AC, Darling GE, D'Journo XB, et al. International consensus on standardization of data collection for complications associated with esophagectomy: Esophagectomy Complications Consensus Group (ECCG). Annals of Surgery. 2015;262(2):286-94.</w:t>
      </w:r>
    </w:p>
    <w:p w:rsidR="00367D7D" w:rsidRPr="00367D7D" w:rsidRDefault="00367D7D" w:rsidP="00367D7D">
      <w:pPr>
        <w:pStyle w:val="EndNoteBibliography"/>
        <w:spacing w:after="0"/>
      </w:pPr>
      <w:r w:rsidRPr="00367D7D">
        <w:t>156.</w:t>
      </w:r>
      <w:r w:rsidRPr="00367D7D">
        <w:tab/>
        <w:t>Lunney M, McGuire M, Endozo N, McIntosh-Waddy D. Consensus-validation study identifies relevant nursing diagnoses, nursing interventions, and health outcomes for people with traumatic brain injuries. Rehabilitation nursing : the official journal of the Association of Rehabilitation Nurses. 2010;35(4):161-6.</w:t>
      </w:r>
    </w:p>
    <w:p w:rsidR="00367D7D" w:rsidRPr="00367D7D" w:rsidRDefault="00367D7D" w:rsidP="00367D7D">
      <w:pPr>
        <w:pStyle w:val="EndNoteBibliography"/>
        <w:spacing w:after="0"/>
      </w:pPr>
      <w:r w:rsidRPr="00367D7D">
        <w:t>157.</w:t>
      </w:r>
      <w:r w:rsidRPr="00367D7D">
        <w:tab/>
        <w:t>Lynch AD, Logerstedt DS, Grindem H, Eitzen I, Hicks GE, Axe MJ, et al. Consensus criteria for defining 'successful outcome' after ACL injury and reconstruction: a Delaware-Oslo ACL cohort investigation. British journal of sports medicine. 2015;49(5):335-42.</w:t>
      </w:r>
    </w:p>
    <w:p w:rsidR="00367D7D" w:rsidRPr="00367D7D" w:rsidRDefault="00367D7D" w:rsidP="00367D7D">
      <w:pPr>
        <w:pStyle w:val="EndNoteBibliography"/>
        <w:spacing w:after="0"/>
      </w:pPr>
      <w:r w:rsidRPr="00367D7D">
        <w:t>158.</w:t>
      </w:r>
      <w:r w:rsidRPr="00367D7D">
        <w:tab/>
        <w:t>Lyte G, Jones K. Developing a unified language for children's nurses, children and their families in the United Kingdom. Journal of clinical nursing. 2001;10(1):79-85.</w:t>
      </w:r>
    </w:p>
    <w:p w:rsidR="00367D7D" w:rsidRPr="00367D7D" w:rsidRDefault="00367D7D" w:rsidP="00367D7D">
      <w:pPr>
        <w:pStyle w:val="EndNoteBibliography"/>
        <w:spacing w:after="0"/>
      </w:pPr>
      <w:r w:rsidRPr="00367D7D">
        <w:t>159.</w:t>
      </w:r>
      <w:r w:rsidRPr="00367D7D">
        <w:tab/>
        <w:t>Mackenzie RM, Ells LJ, Simpson SA, Logue J. Core outcome set for behavioural weight management interventions for adults with overweight and obesity: Standardised reporting of lifestyle weight management interventions to aid evaluation (STAR-LITE). Obesity reviews : an official journal of the International Association for the Study of Obesity. 2020;21(2):e12961.</w:t>
      </w:r>
    </w:p>
    <w:p w:rsidR="00367D7D" w:rsidRPr="00367D7D" w:rsidRDefault="00367D7D" w:rsidP="00367D7D">
      <w:pPr>
        <w:pStyle w:val="EndNoteBibliography"/>
        <w:spacing w:after="0"/>
      </w:pPr>
      <w:r w:rsidRPr="00367D7D">
        <w:t>160.</w:t>
      </w:r>
      <w:r w:rsidRPr="00367D7D">
        <w:tab/>
        <w:t>MacNeela P, Morris R, Scott A, Treacy MP, Hyde A. Seen as core: a Delphi consensus study of essential elements of mental health nursing care in Ireland. Archives of psychiatric nursing. 2010;24(5):339-48.</w:t>
      </w:r>
    </w:p>
    <w:p w:rsidR="00367D7D" w:rsidRPr="00367D7D" w:rsidRDefault="00367D7D" w:rsidP="00367D7D">
      <w:pPr>
        <w:pStyle w:val="EndNoteBibliography"/>
        <w:spacing w:after="0"/>
      </w:pPr>
      <w:r w:rsidRPr="00367D7D">
        <w:t>161.</w:t>
      </w:r>
      <w:r w:rsidRPr="00367D7D">
        <w:tab/>
        <w:t>Mahmoudvand Z, Shadnia S, Kalhori SRN, Zahmatkeshan M, Ghazisaeedi M. Data Requirements for Information Management System Development for Poisoning with Acidic and Alkaline Substances. Acta informatica medica : AIM : journal of the Society for Medical Informatics of Bosnia &amp; Herzegovina : casopis Drustva za medicinsku informatiku BiH. 2019;27(1):29-34.</w:t>
      </w:r>
    </w:p>
    <w:p w:rsidR="00367D7D" w:rsidRPr="00367D7D" w:rsidRDefault="00367D7D" w:rsidP="00367D7D">
      <w:pPr>
        <w:pStyle w:val="EndNoteBibliography"/>
        <w:spacing w:after="0"/>
      </w:pPr>
      <w:r w:rsidRPr="00367D7D">
        <w:t>162.</w:t>
      </w:r>
      <w:r w:rsidRPr="00367D7D">
        <w:tab/>
        <w:t>Mahmud I, Kelley T, Stowell C, Haripriya A, Boman A, Kossler I, et al. A Proposed Minimum Standard Set of Outcome Measures for Cataract Surgery. JAMA ophthalmology. 2015;133(11):1247-52.</w:t>
      </w:r>
    </w:p>
    <w:p w:rsidR="00367D7D" w:rsidRPr="00367D7D" w:rsidRDefault="00367D7D" w:rsidP="00367D7D">
      <w:pPr>
        <w:pStyle w:val="EndNoteBibliography"/>
        <w:spacing w:after="0"/>
      </w:pPr>
      <w:r w:rsidRPr="00367D7D">
        <w:t>163.</w:t>
      </w:r>
      <w:r w:rsidRPr="00367D7D">
        <w:tab/>
        <w:t>Major ME, Kwakman R, Kho ME, Connolly B, McWilliams D, Denehy L, et al. Surviving critical illness: what is next? An expert consensus statement on physical rehabilitation after hospital discharge. Critical care (London, England). 2016;20(1):354.</w:t>
      </w:r>
    </w:p>
    <w:p w:rsidR="00367D7D" w:rsidRPr="00367D7D" w:rsidRDefault="00367D7D" w:rsidP="00367D7D">
      <w:pPr>
        <w:pStyle w:val="EndNoteBibliography"/>
        <w:spacing w:after="0"/>
      </w:pPr>
      <w:r w:rsidRPr="00367D7D">
        <w:t>164.</w:t>
      </w:r>
      <w:r w:rsidRPr="00367D7D">
        <w:tab/>
        <w:t>Mak KS, Van Bommel ACM, Stowell C, Abrahm JL, Baker M, Baldotto C, et al. Defining a Standard Set of Patient Centered Outcomes for Patients With Lung Cancer. Int J Radiat Oncol Biol Phys. 2015;93(3):E403-E.</w:t>
      </w:r>
    </w:p>
    <w:p w:rsidR="00367D7D" w:rsidRPr="00367D7D" w:rsidRDefault="00367D7D" w:rsidP="00367D7D">
      <w:pPr>
        <w:pStyle w:val="EndNoteBibliography"/>
        <w:spacing w:after="0"/>
      </w:pPr>
      <w:r w:rsidRPr="00367D7D">
        <w:t>165.</w:t>
      </w:r>
      <w:r w:rsidRPr="00367D7D">
        <w:tab/>
        <w:t>Mak KS, van Bommel ACM, Stowell C, Abrahm JL, Baker M, Baldotto CS, et al. Defining a standard set of patient-centred outcomes for lung cancer. The European respiratory journal. 2016;48(3):852-60.</w:t>
      </w:r>
    </w:p>
    <w:p w:rsidR="00367D7D" w:rsidRPr="00367D7D" w:rsidRDefault="00367D7D" w:rsidP="00367D7D">
      <w:pPr>
        <w:pStyle w:val="EndNoteBibliography"/>
        <w:spacing w:after="0"/>
      </w:pPr>
      <w:r w:rsidRPr="00367D7D">
        <w:t>166.</w:t>
      </w:r>
      <w:r w:rsidRPr="00367D7D">
        <w:tab/>
        <w:t>March L, Conaghan P, Rolfson O, Wissig S, Stowell C, Franklin P, et al. DEFINING AN INTERNATIONAL STANDARD SET OF OUTCOMES MEASURES FOR PATIENTS WITH HIP OR KNEE OSTEOARTHRITIS (OA): CONSENSUS OF THE INTERNATIONAL CONSORTIUM OF HEALTH OUTCOME MEASUREMENT (ICHOM) HIP AND KNEE OA WORKING GROUP. Annals of the Rheumatic Diseases. 2015;74(Suppl 2):374-.</w:t>
      </w:r>
    </w:p>
    <w:p w:rsidR="00367D7D" w:rsidRPr="00367D7D" w:rsidRDefault="00367D7D" w:rsidP="00367D7D">
      <w:pPr>
        <w:pStyle w:val="EndNoteBibliography"/>
        <w:spacing w:after="0"/>
      </w:pPr>
      <w:r w:rsidRPr="00367D7D">
        <w:t>167.</w:t>
      </w:r>
      <w:r w:rsidRPr="00367D7D">
        <w:tab/>
        <w:t>Marques-Gomes J, Salt MJ, Pereira-Neto R, Barteldes FS, Gouveia-Barros V, Carvalho A, et al. Development of the HIV360 international core set of outcome measures for adults living with HIV: A consensus process. HIV Med. 2022;23(6):639-49.</w:t>
      </w:r>
    </w:p>
    <w:p w:rsidR="00367D7D" w:rsidRPr="00367D7D" w:rsidRDefault="00367D7D" w:rsidP="00367D7D">
      <w:pPr>
        <w:pStyle w:val="EndNoteBibliography"/>
        <w:spacing w:after="0"/>
      </w:pPr>
      <w:r w:rsidRPr="00367D7D">
        <w:t>168.</w:t>
      </w:r>
      <w:r w:rsidRPr="00367D7D">
        <w:tab/>
        <w:t>Martin NE, Massey L, Stowell C, Bangma C, Briganti A, Bill-Axelson A, et al. Defining a standard set of patient-centered outcomes for men with localized prostate cancer. European urology. 2015;67(3):460-7.</w:t>
      </w:r>
    </w:p>
    <w:p w:rsidR="00367D7D" w:rsidRPr="00367D7D" w:rsidRDefault="00367D7D" w:rsidP="00367D7D">
      <w:pPr>
        <w:pStyle w:val="EndNoteBibliography"/>
        <w:spacing w:after="0"/>
      </w:pPr>
      <w:r w:rsidRPr="00367D7D">
        <w:t>169.</w:t>
      </w:r>
      <w:r w:rsidRPr="00367D7D">
        <w:tab/>
        <w:t>Martin NE, Massey L, Stowell C, Graefen M, Huland H, Grp IPCW. Standardizing patient-centered outcomes measurement in prostate cancer: An international, cross-disciplinary effort. Journal of Clinical Oncology. 2014;32(4):1.</w:t>
      </w:r>
    </w:p>
    <w:p w:rsidR="00367D7D" w:rsidRPr="00367D7D" w:rsidRDefault="00367D7D" w:rsidP="00367D7D">
      <w:pPr>
        <w:pStyle w:val="EndNoteBibliography"/>
        <w:spacing w:after="0"/>
      </w:pPr>
      <w:r w:rsidRPr="00367D7D">
        <w:t>170.</w:t>
      </w:r>
      <w:r w:rsidRPr="00367D7D">
        <w:tab/>
        <w:t>Martin NE, Massey L, Stowell C, Huland H. Defining a Standard Set of Patient-Centered Outcomes for Men With Localized Prostate Cancer. Int J Radiat Oncol Biol Phys. 2014;90(3):S598-S9.</w:t>
      </w:r>
    </w:p>
    <w:p w:rsidR="00367D7D" w:rsidRPr="00367D7D" w:rsidRDefault="00367D7D" w:rsidP="00367D7D">
      <w:pPr>
        <w:pStyle w:val="EndNoteBibliography"/>
        <w:spacing w:after="0"/>
      </w:pPr>
      <w:r w:rsidRPr="00367D7D">
        <w:t>171.</w:t>
      </w:r>
      <w:r w:rsidRPr="00367D7D">
        <w:tab/>
        <w:t>Martins S, Norrving B, Salinas J, Sprinkhuizen S, Schwamm L. Defining an international standard set of patient-centered outcome measures after stroke. J Neurol Sci. 2015;357:E394-E.</w:t>
      </w:r>
    </w:p>
    <w:p w:rsidR="00367D7D" w:rsidRPr="00367D7D" w:rsidRDefault="00367D7D" w:rsidP="00367D7D">
      <w:pPr>
        <w:pStyle w:val="EndNoteBibliography"/>
        <w:spacing w:after="0"/>
      </w:pPr>
      <w:r w:rsidRPr="00367D7D">
        <w:t>172.</w:t>
      </w:r>
      <w:r w:rsidRPr="00367D7D">
        <w:tab/>
        <w:t>McCann LJ, Arnold K, Pilkington CA, Huber AM, Ravelli A, Beard L, et al. Developing a provisional, international minimal dataset for Juvenile Dermatomyositis: for use in clinical practice to inform research. Pediatric rheumatology online journal. 2014;12:31.</w:t>
      </w:r>
    </w:p>
    <w:p w:rsidR="00367D7D" w:rsidRPr="00367D7D" w:rsidRDefault="00367D7D" w:rsidP="00367D7D">
      <w:pPr>
        <w:pStyle w:val="EndNoteBibliography"/>
        <w:spacing w:after="0"/>
      </w:pPr>
      <w:r w:rsidRPr="00367D7D">
        <w:t>173.</w:t>
      </w:r>
      <w:r w:rsidRPr="00367D7D">
        <w:tab/>
        <w:t>McCann LJ, Pilkington CA, Huber AM, Ravelli A, Appelbe D, Kirkham JJ, et al. Development of a consensus core dataset in juvenile dermatomyositis for clinical use to inform research. Annals of the rheumatic diseases. 2018;77(2):241-50.</w:t>
      </w:r>
    </w:p>
    <w:p w:rsidR="00367D7D" w:rsidRPr="00367D7D" w:rsidRDefault="00367D7D" w:rsidP="00367D7D">
      <w:pPr>
        <w:pStyle w:val="EndNoteBibliography"/>
        <w:spacing w:after="0"/>
      </w:pPr>
      <w:r w:rsidRPr="00367D7D">
        <w:t>174.</w:t>
      </w:r>
      <w:r w:rsidRPr="00367D7D">
        <w:tab/>
        <w:t>McErlane F, Armitt G, Cobb J, Bailey K, Cleary G, Douglas S, et al. CAPTURE-JIA: a consensus-derived core dataset to improve clinical care for children and young people with juvenile idiopathic arthritis. Rheumatology (Oxford, England). 2020;59(1):137-45.</w:t>
      </w:r>
    </w:p>
    <w:p w:rsidR="00367D7D" w:rsidRPr="00367D7D" w:rsidRDefault="00367D7D" w:rsidP="00367D7D">
      <w:pPr>
        <w:pStyle w:val="EndNoteBibliography"/>
        <w:spacing w:after="0"/>
      </w:pPr>
      <w:r w:rsidRPr="00367D7D">
        <w:t>175.</w:t>
      </w:r>
      <w:r w:rsidRPr="00367D7D">
        <w:tab/>
        <w:t>McKenzie E, Matkin L, Sousa Fialho L, Emelurumonye IN, Gintner T, Ilesanmi C, et al. Developing an International Standard Set of Patient-Reported Outcome Measures for Psychotic Disorders. Psychiatr Serv. 2022;73(3):249-58.</w:t>
      </w:r>
    </w:p>
    <w:p w:rsidR="00367D7D" w:rsidRPr="00367D7D" w:rsidRDefault="00367D7D" w:rsidP="00367D7D">
      <w:pPr>
        <w:pStyle w:val="EndNoteBibliography"/>
        <w:spacing w:after="0"/>
      </w:pPr>
      <w:r w:rsidRPr="00367D7D">
        <w:t>176.</w:t>
      </w:r>
      <w:r w:rsidRPr="00367D7D">
        <w:tab/>
        <w:t>McKenzie E, Shokraneh F, Matkin L, Fialho LS, Gintner T, Ilesanmi C, et al. Defining a standard set of outcomes for patients with psychosis. Eur J Public Health. 2020;30:V657-V.</w:t>
      </w:r>
    </w:p>
    <w:p w:rsidR="00367D7D" w:rsidRPr="00367D7D" w:rsidRDefault="00367D7D" w:rsidP="00367D7D">
      <w:pPr>
        <w:pStyle w:val="EndNoteBibliography"/>
        <w:spacing w:after="0"/>
      </w:pPr>
      <w:r w:rsidRPr="00367D7D">
        <w:t>177.</w:t>
      </w:r>
      <w:r w:rsidRPr="00367D7D">
        <w:tab/>
        <w:t>McNamara RL, Spatz ES, Kelley TA, Stowell CJ, Beltrame J, Heidenreich P, et al. Standardized Outcome Measurement for Patients With Coronary Artery Disease: Consensus From the International Consortium for Health Outcomes Measurement (ICHOM). Journal of the American Heart Association. 2015;4(5).</w:t>
      </w:r>
    </w:p>
    <w:p w:rsidR="00367D7D" w:rsidRPr="00367D7D" w:rsidRDefault="00367D7D" w:rsidP="00367D7D">
      <w:pPr>
        <w:pStyle w:val="EndNoteBibliography"/>
        <w:spacing w:after="0"/>
      </w:pPr>
      <w:r w:rsidRPr="00367D7D">
        <w:t>178.</w:t>
      </w:r>
      <w:r w:rsidRPr="00367D7D">
        <w:tab/>
        <w:t>Mehmood A, Zia N, Hoe C, Kobusingye O, Ssenyojo H, Hyder AA. Traumatic brain injury in Uganda: exploring the use of a hospital based registry for measuring burden and outcomes. BMC research notes. 2018;11(1):299.</w:t>
      </w:r>
    </w:p>
    <w:p w:rsidR="00367D7D" w:rsidRPr="00367D7D" w:rsidRDefault="00367D7D" w:rsidP="00367D7D">
      <w:pPr>
        <w:pStyle w:val="EndNoteBibliography"/>
        <w:spacing w:after="0"/>
      </w:pPr>
      <w:r w:rsidRPr="00367D7D">
        <w:t>179.</w:t>
      </w:r>
      <w:r w:rsidRPr="00367D7D">
        <w:tab/>
        <w:t>Mehta SH, De Roos P, Bloem BR, Kelley TA, Angelo A, Dodel R, et al. Standard Set Measuring Patient-Centred Outcomes in Parkinson's Disease: An International, Cross-Disciplinary Effort. Ann Neurol. 2015;78:S54-S.</w:t>
      </w:r>
    </w:p>
    <w:p w:rsidR="00367D7D" w:rsidRPr="00367D7D" w:rsidRDefault="00367D7D" w:rsidP="00367D7D">
      <w:pPr>
        <w:pStyle w:val="EndNoteBibliography"/>
        <w:spacing w:after="0"/>
      </w:pPr>
      <w:r w:rsidRPr="00367D7D">
        <w:t>180.</w:t>
      </w:r>
      <w:r w:rsidRPr="00367D7D">
        <w:tab/>
        <w:t>Milani A, Mauri S, Gandini S, Magon G. Oncology Nursing Minimum Data Set (ONMDS): can we hypothesize a set of prevalent Nursing Sensitive Outcomes (NSO) in cancer patients? Ecancermedicalscience. 2013;7:345.</w:t>
      </w:r>
    </w:p>
    <w:p w:rsidR="00367D7D" w:rsidRPr="00367D7D" w:rsidRDefault="00367D7D" w:rsidP="00367D7D">
      <w:pPr>
        <w:pStyle w:val="EndNoteBibliography"/>
        <w:spacing w:after="0"/>
      </w:pPr>
      <w:r w:rsidRPr="00367D7D">
        <w:t>181.</w:t>
      </w:r>
      <w:r w:rsidRPr="00367D7D">
        <w:tab/>
        <w:t>Minthorn C, Lunney M. Participant action research with bedside nurses to identify NANDA-International, Nursing Interventions Classification, and Nursing Outcomes Classification categories for hospitalized persons with diabetes. Applied Nursing Research. 2012;25(2):75-80.</w:t>
      </w:r>
    </w:p>
    <w:p w:rsidR="00367D7D" w:rsidRPr="00367D7D" w:rsidRDefault="00367D7D" w:rsidP="00367D7D">
      <w:pPr>
        <w:pStyle w:val="EndNoteBibliography"/>
        <w:spacing w:after="0"/>
      </w:pPr>
      <w:r w:rsidRPr="00367D7D">
        <w:t>182.</w:t>
      </w:r>
      <w:r w:rsidRPr="00367D7D">
        <w:tab/>
        <w:t>Moehring RW, Anderson DJ, Cochran RL, Hicks LA, Srinivasan A, Dodds Ashley ES, et al. Expert Consensus on Metrics to Assess the Impact of Patient-Level Antimicrobial Stewardship Interventions in Acute-Care Settings. Clinical infectious diseases : an official publication of the Infectious Diseases Society of America. 2017;64(3):377-83.</w:t>
      </w:r>
    </w:p>
    <w:p w:rsidR="00367D7D" w:rsidRPr="00367D7D" w:rsidRDefault="00367D7D" w:rsidP="00367D7D">
      <w:pPr>
        <w:pStyle w:val="EndNoteBibliography"/>
        <w:spacing w:after="0"/>
      </w:pPr>
      <w:r w:rsidRPr="00367D7D">
        <w:t>183.</w:t>
      </w:r>
      <w:r w:rsidRPr="00367D7D">
        <w:tab/>
        <w:t>Mohammadi A, Ahmadi M, Gharagozlu A. Developing a Minimum Data Set for an Information Management System to Study Traffic Accidents in Iran. Iranian Red Crescent medical journal. 2016;18(3):e23677.</w:t>
      </w:r>
    </w:p>
    <w:p w:rsidR="00367D7D" w:rsidRPr="00367D7D" w:rsidRDefault="00367D7D" w:rsidP="00367D7D">
      <w:pPr>
        <w:pStyle w:val="EndNoteBibliography"/>
        <w:spacing w:after="0"/>
      </w:pPr>
      <w:r w:rsidRPr="00367D7D">
        <w:t>184.</w:t>
      </w:r>
      <w:r w:rsidRPr="00367D7D">
        <w:tab/>
        <w:t>Morar P, Sevdalis N, Edwards C, Hart A, Bemelman W, Warusavitarne J, et al. A consensus of outcome measures to monitor and enhance the quality of an inflammatory bowel disease surgical service provision: results from a pan-European, multicentre, Delphi study. J Crohns Colitis. 2016;10:S174-S5.</w:t>
      </w:r>
    </w:p>
    <w:p w:rsidR="00367D7D" w:rsidRPr="00367D7D" w:rsidRDefault="00367D7D" w:rsidP="00367D7D">
      <w:pPr>
        <w:pStyle w:val="EndNoteBibliography"/>
        <w:spacing w:after="0"/>
      </w:pPr>
      <w:r w:rsidRPr="00367D7D">
        <w:t>185.</w:t>
      </w:r>
      <w:r w:rsidRPr="00367D7D">
        <w:tab/>
        <w:t>Moretti KL, Roos I, Martin N, Massey L, Stowell C, Huland H, et al. STANDARDIZING PATIENT-CENTERED OUTCOMES MEASUREMENT FOR LOCALIZED PROSTATE CANCER: AN INTERNATIONAL, CROSS-DISCIPLINARY EFFORT. Asia-Pac J Clin Oncol. 2014;10:94-.</w:t>
      </w:r>
    </w:p>
    <w:p w:rsidR="00367D7D" w:rsidRPr="00367D7D" w:rsidRDefault="00367D7D" w:rsidP="00367D7D">
      <w:pPr>
        <w:pStyle w:val="EndNoteBibliography"/>
        <w:spacing w:after="0"/>
      </w:pPr>
      <w:r w:rsidRPr="00367D7D">
        <w:t>186.</w:t>
      </w:r>
      <w:r w:rsidRPr="00367D7D">
        <w:tab/>
        <w:t>Morgans AK, van Bommel ACM, Stowell C, Abrahm JL, Basch E, Bekelman JE, et al. Development of a Standardized Set of Patient-centered Outcomes for Advanced Prostate Cancer: An International Effort for a Unified Approach. European urology. 2015;68(5):891-8.</w:t>
      </w:r>
    </w:p>
    <w:p w:rsidR="00367D7D" w:rsidRPr="00367D7D" w:rsidRDefault="00367D7D" w:rsidP="00367D7D">
      <w:pPr>
        <w:pStyle w:val="EndNoteBibliography"/>
        <w:spacing w:after="0"/>
      </w:pPr>
      <w:r w:rsidRPr="00367D7D">
        <w:t>187.</w:t>
      </w:r>
      <w:r w:rsidRPr="00367D7D">
        <w:tab/>
        <w:t>Morris C, Janssens A, Allard A, Coon JT, Shilling V, Tomlinson R, et al. Towards a shared vision for measureable and meaningful health outcomes for children and young people with neurodisability: qualitative research, Delphi survey, systematic review, and stakeholder prioritisation. Trials. 2015;16:2.</w:t>
      </w:r>
    </w:p>
    <w:p w:rsidR="00367D7D" w:rsidRPr="00367D7D" w:rsidRDefault="00367D7D" w:rsidP="00367D7D">
      <w:pPr>
        <w:pStyle w:val="EndNoteBibliography"/>
        <w:spacing w:after="0"/>
      </w:pPr>
      <w:r w:rsidRPr="00367D7D">
        <w:t>188.</w:t>
      </w:r>
      <w:r w:rsidRPr="00367D7D">
        <w:tab/>
        <w:t>Morris C, Janssens A, Allard A, Thompson Coon J, Shilling V, Tomlinson R, et al. Informing the NHS Outcomes Framework: what outcomes of NHS care should be measured for children with neurodisability? 2014.</w:t>
      </w:r>
    </w:p>
    <w:p w:rsidR="00367D7D" w:rsidRPr="00367D7D" w:rsidRDefault="00367D7D" w:rsidP="00367D7D">
      <w:pPr>
        <w:pStyle w:val="EndNoteBibliography"/>
        <w:spacing w:after="0"/>
      </w:pPr>
      <w:r w:rsidRPr="00367D7D">
        <w:t>189.</w:t>
      </w:r>
      <w:r w:rsidRPr="00367D7D">
        <w:tab/>
        <w:t>Morris C, Janssens A, Shilling V, Allard A, Fellowes A, Tomlinson R, et al. Meaningful health outcomes for paediatric neurodisability: Stakeholder prioritisation and appropriateness of patient reported outcome measures. Health and quality of life outcomes. 2015;13:87.</w:t>
      </w:r>
    </w:p>
    <w:p w:rsidR="00367D7D" w:rsidRPr="00367D7D" w:rsidRDefault="00367D7D" w:rsidP="00367D7D">
      <w:pPr>
        <w:pStyle w:val="EndNoteBibliography"/>
        <w:spacing w:after="0"/>
      </w:pPr>
      <w:r w:rsidRPr="00367D7D">
        <w:t>190.</w:t>
      </w:r>
      <w:r w:rsidRPr="00367D7D">
        <w:tab/>
        <w:t>Mulcahy K, Maryniuk M, Peeples M, Peyrot M, Tomky D, Weaver T, et al. Diabetes self-management education core outcomes measures. The Diabetes educator. 2003;29(5):768-passim.</w:t>
      </w:r>
    </w:p>
    <w:p w:rsidR="00367D7D" w:rsidRPr="00367D7D" w:rsidRDefault="00367D7D" w:rsidP="00367D7D">
      <w:pPr>
        <w:pStyle w:val="EndNoteBibliography"/>
        <w:spacing w:after="0"/>
      </w:pPr>
      <w:r w:rsidRPr="00367D7D">
        <w:t>191.</w:t>
      </w:r>
      <w:r w:rsidRPr="00367D7D">
        <w:tab/>
        <w:t>Mulcahy K, Maryniuk M, Peeples M, Peyrot M, Tomky D, Weaver T, et al. Postition statement - Standards for outcomes measurement of diabetes self-management education. Diabetes Educ. 2003;29(5):804-+.</w:t>
      </w:r>
    </w:p>
    <w:p w:rsidR="00367D7D" w:rsidRPr="00367D7D" w:rsidRDefault="00367D7D" w:rsidP="00367D7D">
      <w:pPr>
        <w:pStyle w:val="EndNoteBibliography"/>
        <w:spacing w:after="0"/>
      </w:pPr>
      <w:r w:rsidRPr="00367D7D">
        <w:t>192.</w:t>
      </w:r>
      <w:r w:rsidRPr="00367D7D">
        <w:tab/>
        <w:t>Murphy DJ, Rubinson L, Blum J, Isakov A, Bhagwanjee S, Cairns CB, et al. Development of a Core Clinical Dataset to Characterize Serious Illness, Injuries, and Resource Requirements for Acute Medical Responses to Public Health Emergencies. Crit Care Med. 2015;43(11):2403-8.</w:t>
      </w:r>
    </w:p>
    <w:p w:rsidR="00367D7D" w:rsidRPr="00367D7D" w:rsidRDefault="00367D7D" w:rsidP="00367D7D">
      <w:pPr>
        <w:pStyle w:val="EndNoteBibliography"/>
        <w:spacing w:after="0"/>
      </w:pPr>
      <w:r w:rsidRPr="00367D7D">
        <w:t>193.</w:t>
      </w:r>
      <w:r w:rsidRPr="00367D7D">
        <w:tab/>
        <w:t>Nano J, Carinci F, Okunade O, Whittaker S, Walbaum M, Barnard-Kelly K, et al. A standard set of person-centred outcomes for diabetes mellitus: results of an international and unified approach. Diabetic medicine : a journal of the British Diabetic Association. 2020;37(12):2009-18.</w:t>
      </w:r>
    </w:p>
    <w:p w:rsidR="00367D7D" w:rsidRPr="00367D7D" w:rsidRDefault="00367D7D" w:rsidP="00367D7D">
      <w:pPr>
        <w:pStyle w:val="EndNoteBibliography"/>
        <w:spacing w:after="0"/>
      </w:pPr>
      <w:r w:rsidRPr="00367D7D">
        <w:t>194.</w:t>
      </w:r>
      <w:r w:rsidRPr="00367D7D">
        <w:tab/>
        <w:t>Nelson M, Smith M, Ly A. Combined report: D2.3 Stakeholder generated lists of priority RWE relevant outcomes and D2.4 Disease progression and outcomes classification matrix. Nelson M, Smith M, Ly A,; 2018.</w:t>
      </w:r>
    </w:p>
    <w:p w:rsidR="00367D7D" w:rsidRPr="00367D7D" w:rsidRDefault="00367D7D" w:rsidP="00367D7D">
      <w:pPr>
        <w:pStyle w:val="EndNoteBibliography"/>
        <w:spacing w:after="0"/>
      </w:pPr>
      <w:r w:rsidRPr="00367D7D">
        <w:t>195.</w:t>
      </w:r>
      <w:r w:rsidRPr="00367D7D">
        <w:tab/>
        <w:t>Niazkhani Z, Cheshmekaboodi M, Pirnejad H, Makhdoomi K, Nikibakhsh AA, Abkhiz S, et al. Enabling informed policymaking for chronic kidney disease with a registry: Initiatory steps in Iran and the path forward. Health Policy Technol. 2018;7(1):73-80.</w:t>
      </w:r>
    </w:p>
    <w:p w:rsidR="00367D7D" w:rsidRPr="00367D7D" w:rsidRDefault="00367D7D" w:rsidP="00367D7D">
      <w:pPr>
        <w:pStyle w:val="EndNoteBibliography"/>
        <w:spacing w:after="0"/>
      </w:pPr>
      <w:r w:rsidRPr="00367D7D">
        <w:t>196.</w:t>
      </w:r>
      <w:r w:rsidRPr="00367D7D">
        <w:tab/>
        <w:t>Nijagal MA, Wissig S, Stowell C, Olson E, Amer-Wahlin I, Bonsel G, et al. Standardized outcome measures for pregnancy and childbirth, an ICHOM proposal. BMC health services research. 2018;18(1):953.</w:t>
      </w:r>
    </w:p>
    <w:p w:rsidR="00367D7D" w:rsidRPr="00367D7D" w:rsidRDefault="00367D7D" w:rsidP="00367D7D">
      <w:pPr>
        <w:pStyle w:val="EndNoteBibliography"/>
        <w:spacing w:after="0"/>
      </w:pPr>
      <w:r w:rsidRPr="00367D7D">
        <w:t>197.</w:t>
      </w:r>
      <w:r w:rsidRPr="00367D7D">
        <w:tab/>
        <w:t>Nijhuis W, Franken A, Ayers K, Damas C, Folkestad L, Forlino A, et al. A standard set of outcome measures for the comprehensive assessment of osteogenesis imperfecta. Orphanet journal of rare diseases. 2021;16(1):140.</w:t>
      </w:r>
    </w:p>
    <w:p w:rsidR="00367D7D" w:rsidRPr="00367D7D" w:rsidRDefault="00367D7D" w:rsidP="00367D7D">
      <w:pPr>
        <w:pStyle w:val="EndNoteBibliography"/>
        <w:spacing w:after="0"/>
      </w:pPr>
      <w:r w:rsidRPr="00367D7D">
        <w:t>198.</w:t>
      </w:r>
      <w:r w:rsidRPr="00367D7D">
        <w:tab/>
        <w:t>Nolan JP, Berg RA, Andersen LW, Bhanji F, Chan PS, Donnino MW, et al. Cardiac Arrest and Cardiopulmonary Resuscitation Outcome Reports: Update of the Utstein Resuscitation Registry Template for In-Hospital Cardiac Arrest: A Consensus Report From a Task Force of the International Liaison Committee on Resuscitation (American Heart Association, European Resuscitation Council, Australian and New Zealand Council on Resuscitation, Heart and Stroke Foundation of Canada, InterAmerican Heart Foundation, Resuscitation Council of Southern Africa, Resuscitation Council of Asia). Circulation. 2019;140(18):e746-e57.</w:t>
      </w:r>
    </w:p>
    <w:p w:rsidR="00367D7D" w:rsidRPr="00367D7D" w:rsidRDefault="00367D7D" w:rsidP="00367D7D">
      <w:pPr>
        <w:pStyle w:val="EndNoteBibliography"/>
        <w:spacing w:after="0"/>
      </w:pPr>
      <w:r w:rsidRPr="00367D7D">
        <w:t>199.</w:t>
      </w:r>
      <w:r w:rsidRPr="00367D7D">
        <w:tab/>
        <w:t>Obbarius A, Clark D, Crocker AG, Emmelkamp P, Furukawa TA, Hedman E, et al. A proposal for standardization of health outcome measures for depression and anxiety. Quality of Life Research. 2015;24:110-1.</w:t>
      </w:r>
    </w:p>
    <w:p w:rsidR="00367D7D" w:rsidRPr="00367D7D" w:rsidRDefault="00367D7D" w:rsidP="00367D7D">
      <w:pPr>
        <w:pStyle w:val="EndNoteBibliography"/>
        <w:spacing w:after="0"/>
      </w:pPr>
      <w:r w:rsidRPr="00367D7D">
        <w:t>200.</w:t>
      </w:r>
      <w:r w:rsidRPr="00367D7D">
        <w:tab/>
        <w:t>Obbarius A, van Maasakkers L, Baer L, Clark DM, Crocker AG, de Beurs E, et al. Standardization of health outcomes assessment for depression and anxiety: recommendations from the ICHOM Depression and Anxiety Working Group. Quality of life research : an international journal of quality of life aspects of treatment, care and rehabilitation. 2017;26(12):3211-25.</w:t>
      </w:r>
    </w:p>
    <w:p w:rsidR="00367D7D" w:rsidRPr="00367D7D" w:rsidRDefault="00367D7D" w:rsidP="00367D7D">
      <w:pPr>
        <w:pStyle w:val="EndNoteBibliography"/>
        <w:spacing w:after="0"/>
      </w:pPr>
      <w:r w:rsidRPr="00367D7D">
        <w:t>201.</w:t>
      </w:r>
      <w:r w:rsidRPr="00367D7D">
        <w:tab/>
        <w:t>Oei W, Fledderus AC, Spuls PI, Eggen CAM, Kottner J, van der Horst CMAM, et al. Development of an international core domain set for medium, large and giant congenital melanocytic naevi as a first step towards a core outcome set for clinical practice and research. The British journal of dermatology. 2020;185(2):371-9.</w:t>
      </w:r>
    </w:p>
    <w:p w:rsidR="00367D7D" w:rsidRPr="00367D7D" w:rsidRDefault="00367D7D" w:rsidP="00367D7D">
      <w:pPr>
        <w:pStyle w:val="EndNoteBibliography"/>
        <w:spacing w:after="0"/>
      </w:pPr>
      <w:r w:rsidRPr="00367D7D">
        <w:t>202.</w:t>
      </w:r>
      <w:r w:rsidRPr="00367D7D">
        <w:tab/>
        <w:t>Oliaei S, Mehrabi N, Noori T, Saeidi S, Mehraeen E, editors. Electronic registry system for diabetic patients undergoing hyperbaric oxygen therapy: Determination of common data elements. 12th IADIS International Conference e-Health 2020, EH 2020, Part of the 14th Multi Conference on Computer Science and Information Systems, MCCSIS 2020; 2020. 16512: IADIS.</w:t>
      </w:r>
    </w:p>
    <w:p w:rsidR="00367D7D" w:rsidRPr="00367D7D" w:rsidRDefault="00367D7D" w:rsidP="00367D7D">
      <w:pPr>
        <w:pStyle w:val="EndNoteBibliography"/>
        <w:spacing w:after="0"/>
      </w:pPr>
      <w:r w:rsidRPr="00367D7D">
        <w:t>203.</w:t>
      </w:r>
      <w:r w:rsidRPr="00367D7D">
        <w:tab/>
        <w:t>Ong WL, Schouwenburg MG, van Bommel ACM, Stowell C, Allison KH, Benn KE, et al. A Standard Set of Value-Based Patient-Centered Outcomes for Breast Cancer: The International Consortium for Health Outcomes Measurement (ICHOM) Initiative. JAMA oncology. 2017;3(5):677-85.</w:t>
      </w:r>
    </w:p>
    <w:p w:rsidR="00367D7D" w:rsidRPr="00367D7D" w:rsidRDefault="00367D7D" w:rsidP="00367D7D">
      <w:pPr>
        <w:pStyle w:val="EndNoteBibliography"/>
        <w:spacing w:after="0"/>
      </w:pPr>
      <w:r w:rsidRPr="00367D7D">
        <w:t>204.</w:t>
      </w:r>
      <w:r w:rsidRPr="00367D7D">
        <w:tab/>
        <w:t>Oude Voshaar MAH, Das Gupta Z, Bijlsma JWJ, Boonen A, Chau J, Courvoisier DS, et al. International Consortium for Health Outcome Measurement Set of Outcomes That Matter to People Living With Inflammatory Arthritis: Consensus From an International Working Group. Arthritis care &amp; research. 2019;71(12):1556-65.</w:t>
      </w:r>
    </w:p>
    <w:p w:rsidR="00367D7D" w:rsidRPr="00367D7D" w:rsidRDefault="00367D7D" w:rsidP="00367D7D">
      <w:pPr>
        <w:pStyle w:val="EndNoteBibliography"/>
        <w:spacing w:after="0"/>
      </w:pPr>
      <w:r w:rsidRPr="00367D7D">
        <w:t>205.</w:t>
      </w:r>
      <w:r w:rsidRPr="00367D7D">
        <w:tab/>
        <w:t>Perkins GD, Jacobs IG, Nadkarni VM, Berg RA, Bhanji F, Biarent D, et al. Cardiac arrest and cardiopulmonary resuscitation outcome reports: update of the Utstein Resuscitation Registry Templates for Out-of-Hospital Cardiac Arrest: a statement for healthcare professionals from a task force of the International Liaison Committee on Resuscitation (American Heart Association, European Resuscitation Council, Australian and New Zealand Council on Resuscitation, Heart and Stroke Foundation of Canada, InterAmerican Heart Foundation, Resuscitation Council of Southern Africa, Resuscitation Council of Asia); and the American Heart Association Emergency Cardiovascular Care Committee and the Council on Cardiopulmonary, Critical Care, Perioperative and Resuscitation. Circulation. 2015;132(13):1286-300.</w:t>
      </w:r>
    </w:p>
    <w:p w:rsidR="00367D7D" w:rsidRPr="00367D7D" w:rsidRDefault="00367D7D" w:rsidP="00367D7D">
      <w:pPr>
        <w:pStyle w:val="EndNoteBibliography"/>
        <w:spacing w:after="0"/>
      </w:pPr>
      <w:r w:rsidRPr="00367D7D">
        <w:t>206.</w:t>
      </w:r>
      <w:r w:rsidRPr="00367D7D">
        <w:tab/>
        <w:t>Perkins GD, Jacobs IG, Nadkarni VM, Berg RA, Bhanji F, Biarent D, et al. Cardiac Arrest and Cardiopulmonary Resuscitation Outcome Reports: Update of the Utstein Resuscitation Registry Templates for Out-of-Hospital Cardiac Arrest. Resuscitation. 2015;96:328-40.</w:t>
      </w:r>
    </w:p>
    <w:p w:rsidR="00367D7D" w:rsidRPr="00367D7D" w:rsidRDefault="00367D7D" w:rsidP="00367D7D">
      <w:pPr>
        <w:pStyle w:val="EndNoteBibliography"/>
        <w:spacing w:after="0"/>
      </w:pPr>
      <w:r w:rsidRPr="00367D7D">
        <w:t>207.</w:t>
      </w:r>
      <w:r w:rsidRPr="00367D7D">
        <w:tab/>
        <w:t>Perry RC, Ford TJ, O’Mahen H, Russell AE. Prioritising Targets for School-Based ADHD Interventions: A Delphi Survey. School Mental Health. 2021;13(2):235-49.</w:t>
      </w:r>
    </w:p>
    <w:p w:rsidR="00367D7D" w:rsidRPr="00367D7D" w:rsidRDefault="00367D7D" w:rsidP="00367D7D">
      <w:pPr>
        <w:pStyle w:val="EndNoteBibliography"/>
        <w:spacing w:after="0"/>
      </w:pPr>
      <w:r w:rsidRPr="00367D7D">
        <w:t>208.</w:t>
      </w:r>
      <w:r w:rsidRPr="00367D7D">
        <w:tab/>
        <w:t>Petersen R, Nijagal M, Wissig S, Stowell C, Franx A. Defining an International Standard Set of Outcomes Measures for Maternity Care: Consensus of the International Consortium of Health Outcomes Measurement Pregnancy &amp; Childbirth Working Group. Aust N Z J Obstet Gynaecol. 2016;56:51-2.</w:t>
      </w:r>
    </w:p>
    <w:p w:rsidR="00367D7D" w:rsidRPr="00367D7D" w:rsidRDefault="00367D7D" w:rsidP="00367D7D">
      <w:pPr>
        <w:pStyle w:val="EndNoteBibliography"/>
        <w:spacing w:after="0"/>
      </w:pPr>
      <w:r w:rsidRPr="00367D7D">
        <w:t>209.</w:t>
      </w:r>
      <w:r w:rsidRPr="00367D7D">
        <w:tab/>
        <w:t>Pogatzki-Zahn EM, Liedgens H, Hummelshoj L, Meissner W, Weinmann C, Treede RD, et al. Developing consensus on core outcome domains for assessing effectiveness in perioperative pain management: results of the PROMPT/IMI-PainCare Delphi Meeting. Pain. 2021;162(11):2717-36.</w:t>
      </w:r>
    </w:p>
    <w:p w:rsidR="00367D7D" w:rsidRPr="00367D7D" w:rsidRDefault="00367D7D" w:rsidP="00367D7D">
      <w:pPr>
        <w:pStyle w:val="EndNoteBibliography"/>
        <w:spacing w:after="0"/>
      </w:pPr>
      <w:r w:rsidRPr="00367D7D">
        <w:t>210.</w:t>
      </w:r>
      <w:r w:rsidRPr="00367D7D">
        <w:tab/>
        <w:t>Prevolnik Rupel V, Jagger B, Fialho LS, Chadderton LM, Gintner T, Arntz A, et al. Standard set of patient-reported outcomes for personality disorder. Qual Life Res. 2021;30(12):3485-500.</w:t>
      </w:r>
    </w:p>
    <w:p w:rsidR="00367D7D" w:rsidRPr="00367D7D" w:rsidRDefault="00367D7D" w:rsidP="00367D7D">
      <w:pPr>
        <w:pStyle w:val="EndNoteBibliography"/>
        <w:spacing w:after="0"/>
      </w:pPr>
      <w:r w:rsidRPr="00367D7D">
        <w:t>211.</w:t>
      </w:r>
      <w:r w:rsidRPr="00367D7D">
        <w:tab/>
        <w:t>Pulliam SJ, Foust-Wright CE, Morse A. The development of an international standard set of outcomes measures for evaluating the treatment of overactive bladder. Am J Obstet Gynecol. 2017;216(3):S618-S.</w:t>
      </w:r>
    </w:p>
    <w:p w:rsidR="00367D7D" w:rsidRPr="00367D7D" w:rsidRDefault="00367D7D" w:rsidP="00367D7D">
      <w:pPr>
        <w:pStyle w:val="EndNoteBibliography"/>
        <w:spacing w:after="0"/>
      </w:pPr>
      <w:r w:rsidRPr="00367D7D">
        <w:t>212.</w:t>
      </w:r>
      <w:r w:rsidRPr="00367D7D">
        <w:tab/>
        <w:t>Quasney MW, Lopez-Fernandez YM, Santschi M, Watson RS, Pediatric Acute Lung Injury Consensus Conference G. The outcomes of children with pediatric acute respiratory distress syndrome: proceedings from the Pediatric Acute Lung Injury Consensus Conference. Pediatric critical care medicine : a journal of the Society of Critical Care Medicine and the World Federation of Pediatric Intensive and Critical Care Societies. 2015;16(5 Suppl 1):S118-31.</w:t>
      </w:r>
    </w:p>
    <w:p w:rsidR="00367D7D" w:rsidRPr="00367D7D" w:rsidRDefault="00367D7D" w:rsidP="00367D7D">
      <w:pPr>
        <w:pStyle w:val="EndNoteBibliography"/>
        <w:spacing w:after="0"/>
      </w:pPr>
      <w:r w:rsidRPr="00367D7D">
        <w:t>213.</w:t>
      </w:r>
      <w:r w:rsidRPr="00367D7D">
        <w:tab/>
        <w:t>Radner H, Chatzidionysiou K, Nikiphorou E, Gossec L, Hyrich KL, Zabalan C, et al. 2017 EULAR recommendations for a core data set to support observational research and clinical care in rheumatoid arthritis. Annals of the rheumatic diseases. 2018;77(4):476-9.</w:t>
      </w:r>
    </w:p>
    <w:p w:rsidR="00367D7D" w:rsidRPr="00367D7D" w:rsidRDefault="00367D7D" w:rsidP="00367D7D">
      <w:pPr>
        <w:pStyle w:val="EndNoteBibliography"/>
        <w:spacing w:after="0"/>
      </w:pPr>
      <w:r w:rsidRPr="00367D7D">
        <w:t>214.</w:t>
      </w:r>
      <w:r w:rsidRPr="00367D7D">
        <w:tab/>
        <w:t>Rampisheh Z, Kameli ME, Zarei J, Barzaki AV, Meraji M, Mohammadi A. Developing a national minimum data set for hospital information systems in the Islamic Republic of Iran. Eastern Mediterranean health journal = La revue de sante de la Mediterranee orientale = al-Majallah al-sihhiyah li-sharq al-mutawassit. 2020;26(4):400-9.</w:t>
      </w:r>
    </w:p>
    <w:p w:rsidR="00367D7D" w:rsidRPr="00367D7D" w:rsidRDefault="00367D7D" w:rsidP="00367D7D">
      <w:pPr>
        <w:pStyle w:val="EndNoteBibliography"/>
        <w:spacing w:after="0"/>
      </w:pPr>
      <w:r w:rsidRPr="00367D7D">
        <w:t>215.</w:t>
      </w:r>
      <w:r w:rsidRPr="00367D7D">
        <w:tab/>
        <w:t>Ranegger R, Hackl WO, Ammenwerth E. A proposal for an Austrian Nursing Minimum Data Set (NMDS): a Delphi study. Applied clinical informatics. 2014;5(2):538-47.</w:t>
      </w:r>
    </w:p>
    <w:p w:rsidR="00367D7D" w:rsidRPr="00367D7D" w:rsidRDefault="00367D7D" w:rsidP="00367D7D">
      <w:pPr>
        <w:pStyle w:val="EndNoteBibliography"/>
        <w:spacing w:after="0"/>
      </w:pPr>
      <w:r w:rsidRPr="00367D7D">
        <w:t>216.</w:t>
      </w:r>
      <w:r w:rsidRPr="00367D7D">
        <w:tab/>
        <w:t>Ranegger R, Hackl WO, Ammenwerth E. Development of the Austrian Nursing Minimum Data Set (NMDS-AT): the third Delphi Round, a quantitative online survey. Studies in health technology and informatics. 2015;212:73-80.</w:t>
      </w:r>
    </w:p>
    <w:p w:rsidR="00367D7D" w:rsidRPr="00367D7D" w:rsidRDefault="00367D7D" w:rsidP="00367D7D">
      <w:pPr>
        <w:pStyle w:val="EndNoteBibliography"/>
        <w:spacing w:after="0"/>
      </w:pPr>
      <w:r w:rsidRPr="00367D7D">
        <w:t>217.</w:t>
      </w:r>
      <w:r w:rsidRPr="00367D7D">
        <w:tab/>
        <w:t>Reddel HK, Taylor DR, Bateman ED, Boulet LP, Boushey HA, Busse WW, et al. An official American Thoracic Society/European Respiratory Society statement: asthma control and exacerbations: standardizing endpoints for clinical asthma trials and clinical practice. Am J Respir Crit Care Med. 2009;180(1):59-99.</w:t>
      </w:r>
    </w:p>
    <w:p w:rsidR="00367D7D" w:rsidRPr="00367D7D" w:rsidRDefault="00367D7D" w:rsidP="00367D7D">
      <w:pPr>
        <w:pStyle w:val="EndNoteBibliography"/>
        <w:spacing w:after="0"/>
      </w:pPr>
      <w:r w:rsidRPr="00367D7D">
        <w:t>218.</w:t>
      </w:r>
      <w:r w:rsidRPr="00367D7D">
        <w:tab/>
        <w:t>Reesink DJ, van de Garde EMW, Somford DM, Meijer RP, Los M, Biesma DH, et al. Development of the First Patient-centred Set of Outcomes for Muscle-invasive and Metastatic Bladder Cancer: A Multicentre Initiative. European Urology Open Science. 2021;26:18-26.</w:t>
      </w:r>
    </w:p>
    <w:p w:rsidR="00367D7D" w:rsidRPr="00367D7D" w:rsidRDefault="00367D7D" w:rsidP="00367D7D">
      <w:pPr>
        <w:pStyle w:val="EndNoteBibliography"/>
        <w:spacing w:after="0"/>
      </w:pPr>
      <w:r w:rsidRPr="00367D7D">
        <w:t>219.</w:t>
      </w:r>
      <w:r w:rsidRPr="00367D7D">
        <w:tab/>
        <w:t>Remus A, Smith V, Gutke A, Mena JJS, Morkved S, Wikmar LN, et al. A core outcome set for research and clinical practice in women with pelvic girdle pain: PGP-COS. PloS one. 2021;16(2):e0247466.</w:t>
      </w:r>
    </w:p>
    <w:p w:rsidR="00367D7D" w:rsidRPr="00367D7D" w:rsidRDefault="00367D7D" w:rsidP="00367D7D">
      <w:pPr>
        <w:pStyle w:val="EndNoteBibliography"/>
        <w:spacing w:after="0"/>
      </w:pPr>
      <w:r w:rsidRPr="00367D7D">
        <w:t>220.</w:t>
      </w:r>
      <w:r w:rsidRPr="00367D7D">
        <w:tab/>
        <w:t>Reneman MF, Beemster TT, Edelaar MJA, Van Velzen JM, Van Bennekom C, Escorpizo R. Towards an ICF- and IMMPACT-based pain vocational rehabilitation core set in the Netherlands. Journal of Occupational Rehabilitation. 2013;23(4):576-84.</w:t>
      </w:r>
    </w:p>
    <w:p w:rsidR="00367D7D" w:rsidRPr="00367D7D" w:rsidRDefault="00367D7D" w:rsidP="00367D7D">
      <w:pPr>
        <w:pStyle w:val="EndNoteBibliography"/>
        <w:spacing w:after="0"/>
      </w:pPr>
      <w:r w:rsidRPr="00367D7D">
        <w:t>221.</w:t>
      </w:r>
      <w:r w:rsidRPr="00367D7D">
        <w:tab/>
        <w:t>Riordain RN, Glick M, Mashhadani SSAA, Aravamudhan K, Barrow J, Cole D, et al. Developing a Standard Set of Patient-centred Outcomes for Adult Oral Health - An International, Cross-disciplinary Consensus. International dental journal. 2021;71(1):40-52.</w:t>
      </w:r>
    </w:p>
    <w:p w:rsidR="00367D7D" w:rsidRPr="00367D7D" w:rsidRDefault="00367D7D" w:rsidP="00367D7D">
      <w:pPr>
        <w:pStyle w:val="EndNoteBibliography"/>
        <w:spacing w:after="0"/>
      </w:pPr>
      <w:r w:rsidRPr="00367D7D">
        <w:t>222.</w:t>
      </w:r>
      <w:r w:rsidRPr="00367D7D">
        <w:tab/>
        <w:t>Rivera F, Antia F, Macarulla T, Mangues MA, Munoz A, Mut A, et al. EXPERT CONSENSUS ON PATIENT-REPORTED OUTCOMES FOR THE MANAGEMENT OF PANCREATIC CANCER. Value Health. 2019;22:S528-S.</w:t>
      </w:r>
    </w:p>
    <w:p w:rsidR="00367D7D" w:rsidRPr="00367D7D" w:rsidRDefault="00367D7D" w:rsidP="00367D7D">
      <w:pPr>
        <w:pStyle w:val="EndNoteBibliography"/>
        <w:spacing w:after="0"/>
      </w:pPr>
      <w:r w:rsidRPr="00367D7D">
        <w:t>223.</w:t>
      </w:r>
      <w:r w:rsidRPr="00367D7D">
        <w:tab/>
        <w:t>Rodeghiero F, Stasi R, Gernsheimer T, Michel M, Provan D, Arnold DM, et al. Standardization of terminology, definitions and outcome criteria in immune thrombocytopenic purpura of adults and children: report from an international working group. Blood. 2009;113(11):2386-93.</w:t>
      </w:r>
    </w:p>
    <w:p w:rsidR="00367D7D" w:rsidRPr="00367D7D" w:rsidRDefault="00367D7D" w:rsidP="00367D7D">
      <w:pPr>
        <w:pStyle w:val="EndNoteBibliography"/>
        <w:spacing w:after="0"/>
      </w:pPr>
      <w:r w:rsidRPr="00367D7D">
        <w:t>224.</w:t>
      </w:r>
      <w:r w:rsidRPr="00367D7D">
        <w:tab/>
        <w:t>Rodrigues IA, Sprinkhuizen SM, Barthelmes D, Blumenkranz M, Cheung G, Haller J, et al. Defining a Minimum Set of Standardized Patient-centered Outcome Measures for Macular Degeneration. American journal of ophthalmology. 2016;168:1-12.</w:t>
      </w:r>
    </w:p>
    <w:p w:rsidR="00367D7D" w:rsidRPr="00367D7D" w:rsidRDefault="00367D7D" w:rsidP="00367D7D">
      <w:pPr>
        <w:pStyle w:val="EndNoteBibliography"/>
        <w:spacing w:after="0"/>
      </w:pPr>
      <w:r w:rsidRPr="00367D7D">
        <w:t>225.</w:t>
      </w:r>
      <w:r w:rsidRPr="00367D7D">
        <w:tab/>
        <w:t>Rolfson O, Wissig S, van Maasakkers L, Stowell C, Ackerman I, Ayers D, et al. Defining an International Standard Set of Outcome Measures for Patients With Hip or Knee Osteoarthritis: Consensus of the International Consortium for Health Outcomes Measurement Hip and Knee Osteoarthritis Working Group. Arthritis care &amp; research. 2016;68(11):1631-9.</w:t>
      </w:r>
    </w:p>
    <w:p w:rsidR="00367D7D" w:rsidRPr="00367D7D" w:rsidRDefault="00367D7D" w:rsidP="00367D7D">
      <w:pPr>
        <w:pStyle w:val="EndNoteBibliography"/>
        <w:spacing w:after="0"/>
      </w:pPr>
      <w:r w:rsidRPr="00367D7D">
        <w:t>226.</w:t>
      </w:r>
      <w:r w:rsidRPr="00367D7D">
        <w:tab/>
        <w:t>Roos I. STANDARDIZING PATIENT-CENTERED OUTCOMES MEASUREMENT IN PROSTATE CANCER: AN INTERNATIONAL, CROSS-DISCIPLINARY EFFORT. Asia-Pac J Clin Oncol. 2014;10:40-1.</w:t>
      </w:r>
    </w:p>
    <w:p w:rsidR="00367D7D" w:rsidRPr="00367D7D" w:rsidRDefault="00367D7D" w:rsidP="00367D7D">
      <w:pPr>
        <w:pStyle w:val="EndNoteBibliography"/>
        <w:spacing w:after="0"/>
      </w:pPr>
      <w:r w:rsidRPr="00367D7D">
        <w:t>227.</w:t>
      </w:r>
      <w:r w:rsidRPr="00367D7D">
        <w:tab/>
        <w:t>Rowe FJ, Hepworth LR, Kirkham JJ. Development of core outcome sets for vision screening and assessment in stroke: a Delphi and consensus study. BMJ open. 2019;9(9):e029578.</w:t>
      </w:r>
    </w:p>
    <w:p w:rsidR="00367D7D" w:rsidRPr="00367D7D" w:rsidRDefault="00367D7D" w:rsidP="00367D7D">
      <w:pPr>
        <w:pStyle w:val="EndNoteBibliography"/>
        <w:spacing w:after="0"/>
      </w:pPr>
      <w:r w:rsidRPr="00367D7D">
        <w:t>228.</w:t>
      </w:r>
      <w:r w:rsidRPr="00367D7D">
        <w:tab/>
        <w:t>Rush AJ, Kraemer HC, Sackeim HA, Fava M, Trivedi MH, Frank E, et al. Report by the ACNP Task Force on response and remission in major depressive disorder. Neuropsychopharmacology. 2006;31(9):1841-53.</w:t>
      </w:r>
    </w:p>
    <w:p w:rsidR="00367D7D" w:rsidRPr="00367D7D" w:rsidRDefault="00367D7D" w:rsidP="00367D7D">
      <w:pPr>
        <w:pStyle w:val="EndNoteBibliography"/>
        <w:spacing w:after="0"/>
      </w:pPr>
      <w:r w:rsidRPr="00367D7D">
        <w:t>229.</w:t>
      </w:r>
      <w:r w:rsidRPr="00367D7D">
        <w:tab/>
        <w:t>Saeedkhani K, Kalankesh LR, Dastgiri S, Rafeey M. Defining a Core Data Set for Registry of Esophageal Atresia in the Northwest of Iran. Journal of registry management. 2018;45(3):132-5.</w:t>
      </w:r>
    </w:p>
    <w:p w:rsidR="00367D7D" w:rsidRPr="00367D7D" w:rsidRDefault="00367D7D" w:rsidP="00367D7D">
      <w:pPr>
        <w:pStyle w:val="EndNoteBibliography"/>
        <w:spacing w:after="0"/>
      </w:pPr>
      <w:r w:rsidRPr="00367D7D">
        <w:t>230.</w:t>
      </w:r>
      <w:r w:rsidRPr="00367D7D">
        <w:tab/>
        <w:t>Salaffi F, Ciapetti A, Sarzi Puttini P, Atzeni F, Iannuccelli C, Di Franco M, et al. Preliminary identification of key clinical domains for outcome evaluation in fibromyalgia using the Delphi method: the Italian experience. Reumatismo. 2012;64(1):27-34.</w:t>
      </w:r>
    </w:p>
    <w:p w:rsidR="00367D7D" w:rsidRPr="00367D7D" w:rsidRDefault="00367D7D" w:rsidP="00367D7D">
      <w:pPr>
        <w:pStyle w:val="EndNoteBibliography"/>
        <w:spacing w:after="0"/>
      </w:pPr>
      <w:r w:rsidRPr="00367D7D">
        <w:t>231.</w:t>
      </w:r>
      <w:r w:rsidRPr="00367D7D">
        <w:tab/>
        <w:t>Salinas J, Sprinkhuizen SM, Ackerson T, Bernhardt J, Davie C, George MG, et al. An International Standard Set of Patient-Centered Outcome Measures After Stroke. Stroke. 2016;47(1):180-6.</w:t>
      </w:r>
    </w:p>
    <w:p w:rsidR="00367D7D" w:rsidRPr="00367D7D" w:rsidRDefault="00367D7D" w:rsidP="00367D7D">
      <w:pPr>
        <w:pStyle w:val="EndNoteBibliography"/>
        <w:spacing w:after="0"/>
      </w:pPr>
      <w:r w:rsidRPr="00367D7D">
        <w:t>232.</w:t>
      </w:r>
      <w:r w:rsidRPr="00367D7D">
        <w:tab/>
        <w:t>Salvarani C, Pipitone N, Marchesoni A, Cantini F, Cauli A, Lubrano E, et al. Recommendations for the use of biologic therapy in the treatment of psoriatic arthritis: update from the Italian Society for Rheumatology. Clinical and experimental rheumatology. 2011;29(3 Suppl 66):S28-41.</w:t>
      </w:r>
    </w:p>
    <w:p w:rsidR="00367D7D" w:rsidRPr="00367D7D" w:rsidRDefault="00367D7D" w:rsidP="00367D7D">
      <w:pPr>
        <w:pStyle w:val="EndNoteBibliography"/>
        <w:spacing w:after="0"/>
      </w:pPr>
      <w:r w:rsidRPr="00367D7D">
        <w:t>233.</w:t>
      </w:r>
      <w:r w:rsidRPr="00367D7D">
        <w:tab/>
        <w:t>Schmitt J, Langan S, Stamm T, Williams HC, Harmonizing Outcome Measurements in Eczema Delphi p. Core outcome domains for controlled trials and clinical recordkeeping in eczema: international multiperspective Delphi consensus process. The Journal of investigative dermatology. 2011;131(3):623-30.</w:t>
      </w:r>
    </w:p>
    <w:p w:rsidR="00367D7D" w:rsidRPr="00367D7D" w:rsidRDefault="00367D7D" w:rsidP="00367D7D">
      <w:pPr>
        <w:pStyle w:val="EndNoteBibliography"/>
        <w:spacing w:after="0"/>
      </w:pPr>
      <w:r w:rsidRPr="00367D7D">
        <w:t>234.</w:t>
      </w:r>
      <w:r w:rsidRPr="00367D7D">
        <w:tab/>
        <w:t>Schouten E. Standardized Outcome Measures for Preterm and Hospitalized Neonates: an ICHOM Standard Set. Neonatology. 2022.</w:t>
      </w:r>
    </w:p>
    <w:p w:rsidR="00367D7D" w:rsidRPr="00367D7D" w:rsidRDefault="00367D7D" w:rsidP="00367D7D">
      <w:pPr>
        <w:pStyle w:val="EndNoteBibliography"/>
        <w:spacing w:after="0"/>
      </w:pPr>
      <w:r w:rsidRPr="00367D7D">
        <w:t>235.</w:t>
      </w:r>
      <w:r w:rsidRPr="00367D7D">
        <w:tab/>
        <w:t>Schults J, Kleidon T, Chopra V, Cooke M, Paterson R, Ullman AJ, et al. International recommendations for a vascular access minimum dataset: a Delphi consensus-building study. BMJ quality &amp; safety. 2020;30(9):722-30.</w:t>
      </w:r>
    </w:p>
    <w:p w:rsidR="00367D7D" w:rsidRPr="00367D7D" w:rsidRDefault="00367D7D" w:rsidP="00367D7D">
      <w:pPr>
        <w:pStyle w:val="EndNoteBibliography"/>
        <w:spacing w:after="0"/>
      </w:pPr>
      <w:r w:rsidRPr="00367D7D">
        <w:t>236.</w:t>
      </w:r>
      <w:r w:rsidRPr="00367D7D">
        <w:tab/>
        <w:t>Scott. What should we hope to achieve when treating rheumatoid arthritis. Annals of the Rheumatic Diseases. 1989;48(3).</w:t>
      </w:r>
    </w:p>
    <w:p w:rsidR="00367D7D" w:rsidRPr="00367D7D" w:rsidRDefault="00367D7D" w:rsidP="00367D7D">
      <w:pPr>
        <w:pStyle w:val="EndNoteBibliography"/>
        <w:spacing w:after="0"/>
      </w:pPr>
      <w:r w:rsidRPr="00367D7D">
        <w:t>237.</w:t>
      </w:r>
      <w:r w:rsidRPr="00367D7D">
        <w:tab/>
        <w:t>Seligman WH, Das-Gupta Z, Jobi-Odeneye AO, Arbelo E, Banerjee A, Bollmann A, et al. Development of an international standard set of outcome measures for patients with atrial fibrillation: a report of the International Consortium for Health Outcomes Measurement (ICHOM) atrial fibrillation working group. European heart journal. 2020;41(10):1132-40.</w:t>
      </w:r>
    </w:p>
    <w:p w:rsidR="00367D7D" w:rsidRPr="00367D7D" w:rsidRDefault="00367D7D" w:rsidP="00367D7D">
      <w:pPr>
        <w:pStyle w:val="EndNoteBibliography"/>
        <w:spacing w:after="0"/>
      </w:pPr>
      <w:r w:rsidRPr="00367D7D">
        <w:t>238.</w:t>
      </w:r>
      <w:r w:rsidRPr="00367D7D">
        <w:tab/>
        <w:t>Shanbehzadeh M, Ahmadi M, Abdi J. Development a Minimum Data Set of the Health Information Exchange for Computerized HIV Reporting in Iran. Int J Comput Sci Netw Secur. 2018;18(1):166-72.</w:t>
      </w:r>
    </w:p>
    <w:p w:rsidR="00367D7D" w:rsidRPr="00367D7D" w:rsidRDefault="00367D7D" w:rsidP="00367D7D">
      <w:pPr>
        <w:pStyle w:val="EndNoteBibliography"/>
        <w:spacing w:after="0"/>
      </w:pPr>
      <w:r w:rsidRPr="00367D7D">
        <w:t>239.</w:t>
      </w:r>
      <w:r w:rsidRPr="00367D7D">
        <w:tab/>
        <w:t>Shanbehzadeh M, Kazemi-Arpanahi H, Arzani-Birgani A, Karimyan A, Mobasheri F. Improving hypertension surveillance from a data management prospective: Data requirements for implementation of population-based registry. Journal of education and health promotion. 2020;9:134.</w:t>
      </w:r>
    </w:p>
    <w:p w:rsidR="00367D7D" w:rsidRPr="00367D7D" w:rsidRDefault="00367D7D" w:rsidP="00367D7D">
      <w:pPr>
        <w:pStyle w:val="EndNoteBibliography"/>
        <w:spacing w:after="0"/>
      </w:pPr>
      <w:r w:rsidRPr="00367D7D">
        <w:t>240.</w:t>
      </w:r>
      <w:r w:rsidRPr="00367D7D">
        <w:tab/>
        <w:t>Shanbehzadeh M, Kazemi-Arpanahi H, Mazhab-Jafari K, Haghiri H. Coronavirus disease 2019 (COVID-19) surveillance system: Development of COVID-19 minimum data set and interoperable reporting framework. Journal of education and health promotion. 2020;9:203.</w:t>
      </w:r>
    </w:p>
    <w:p w:rsidR="00367D7D" w:rsidRPr="00367D7D" w:rsidRDefault="00367D7D" w:rsidP="00367D7D">
      <w:pPr>
        <w:pStyle w:val="EndNoteBibliography"/>
        <w:spacing w:after="0"/>
      </w:pPr>
      <w:r w:rsidRPr="00367D7D">
        <w:t>241.</w:t>
      </w:r>
      <w:r w:rsidRPr="00367D7D">
        <w:tab/>
        <w:t>Shearsmith L, Kennedy F, Lindner OC, Velikova G. Delphi survey to inform patient-reported symptom monitoring after ovarian cancer treatment. Journal of patient-reported outcomes. 2020;4(1):71.</w:t>
      </w:r>
    </w:p>
    <w:p w:rsidR="00367D7D" w:rsidRPr="00367D7D" w:rsidRDefault="00367D7D" w:rsidP="00367D7D">
      <w:pPr>
        <w:pStyle w:val="EndNoteBibliography"/>
        <w:spacing w:after="0"/>
      </w:pPr>
      <w:r w:rsidRPr="00367D7D">
        <w:t>242.</w:t>
      </w:r>
      <w:r w:rsidRPr="00367D7D">
        <w:tab/>
        <w:t>Sigurdardottir KR, Kaasa S, Rosland JH, Bausewein C, Radbruch L, Haugen DF. The European association for palliative care basic dataset to describe a palliative care cancer population: Results from an international Delphi process. Palliative Medicine. 2014;28(6):463-73.</w:t>
      </w:r>
    </w:p>
    <w:p w:rsidR="00367D7D" w:rsidRPr="00367D7D" w:rsidRDefault="00367D7D" w:rsidP="00367D7D">
      <w:pPr>
        <w:pStyle w:val="EndNoteBibliography"/>
        <w:spacing w:after="0"/>
      </w:pPr>
      <w:r w:rsidRPr="00367D7D">
        <w:t>243.</w:t>
      </w:r>
      <w:r w:rsidRPr="00367D7D">
        <w:tab/>
        <w:t>Silver FL, Salinas J, Sprinkhuizen SM, Schwamm LH. Defining an international standard set of patient-centered outcome measures after stroke. International Journal of Stroke. 2015;10:15-.</w:t>
      </w:r>
    </w:p>
    <w:p w:rsidR="00367D7D" w:rsidRPr="00367D7D" w:rsidRDefault="00367D7D" w:rsidP="00367D7D">
      <w:pPr>
        <w:pStyle w:val="EndNoteBibliography"/>
        <w:spacing w:after="0"/>
      </w:pPr>
      <w:r w:rsidRPr="00367D7D">
        <w:t>244.</w:t>
      </w:r>
      <w:r w:rsidRPr="00367D7D">
        <w:tab/>
        <w:t>Simpson RC, Thomas KS, Murphy R. Outcome measures for vulval skin conditions: a systematic review of randomized controlled trials. The British journal of dermatology. 2013;169(3):494-501.</w:t>
      </w:r>
    </w:p>
    <w:p w:rsidR="00367D7D" w:rsidRPr="00367D7D" w:rsidRDefault="00367D7D" w:rsidP="00367D7D">
      <w:pPr>
        <w:pStyle w:val="EndNoteBibliography"/>
        <w:spacing w:after="0"/>
      </w:pPr>
      <w:r w:rsidRPr="00367D7D">
        <w:t>245.</w:t>
      </w:r>
      <w:r w:rsidRPr="00367D7D">
        <w:tab/>
        <w:t>Siriwardena AK, Windsor J, Zyromski N, Marchegiani G, Radenkovic D, Morgan C, et al. Standards for reporting on surgery for chronic pancreatitis: a report from the International Study Group for Pancreatic Surgery (ISGPS). Surgery (United States). 2020;168(1):101-5.</w:t>
      </w:r>
    </w:p>
    <w:p w:rsidR="00367D7D" w:rsidRPr="00367D7D" w:rsidRDefault="00367D7D" w:rsidP="00367D7D">
      <w:pPr>
        <w:pStyle w:val="EndNoteBibliography"/>
        <w:spacing w:after="0"/>
      </w:pPr>
      <w:r w:rsidRPr="00367D7D">
        <w:t>246.</w:t>
      </w:r>
      <w:r w:rsidRPr="00367D7D">
        <w:tab/>
        <w:t>Skinner MW, Iorio A, Tunis S, Clearfield E, Al Naber J, Messner D. coreHEM, a Multistakeholder Core Outcome Set Project for Gene Therapy in Hemophilia. Mol Ther. 2019;27(4):277-.</w:t>
      </w:r>
    </w:p>
    <w:p w:rsidR="00367D7D" w:rsidRPr="00367D7D" w:rsidRDefault="00367D7D" w:rsidP="00367D7D">
      <w:pPr>
        <w:pStyle w:val="EndNoteBibliography"/>
        <w:spacing w:after="0"/>
      </w:pPr>
      <w:r w:rsidRPr="00367D7D">
        <w:t>247.</w:t>
      </w:r>
      <w:r w:rsidRPr="00367D7D">
        <w:tab/>
        <w:t>Sollid SJM, Lockey D, Lossius HM, Pre-hospital advanced airway management expert g. A consensus-based template for uniform reporting of data from pre-hospital advanced airway management. Scandinavian journal of trauma, resuscitation and emergency medicine. 2009;17:58.</w:t>
      </w:r>
    </w:p>
    <w:p w:rsidR="00367D7D" w:rsidRPr="00367D7D" w:rsidRDefault="00367D7D" w:rsidP="00367D7D">
      <w:pPr>
        <w:pStyle w:val="EndNoteBibliography"/>
        <w:spacing w:after="0"/>
      </w:pPr>
      <w:r w:rsidRPr="00367D7D">
        <w:t>248.</w:t>
      </w:r>
      <w:r w:rsidRPr="00367D7D">
        <w:tab/>
        <w:t>Somner JEA, Ismail R, Froud R, Azuara-Blanco A, King AJ. Consensus generation of a minimum set of outcome measures for auditing glaucoma surgery outcomes-a Delphi exercise. Graefe's archive for clinical and experimental ophthalmology = Albrecht von Graefes Archiv fur klinische und experimentelle Ophthalmologie. 2018;256(12):2407-11.</w:t>
      </w:r>
    </w:p>
    <w:p w:rsidR="00367D7D" w:rsidRPr="00367D7D" w:rsidRDefault="00367D7D" w:rsidP="00367D7D">
      <w:pPr>
        <w:pStyle w:val="EndNoteBibliography"/>
        <w:spacing w:after="0"/>
      </w:pPr>
      <w:r w:rsidRPr="00367D7D">
        <w:t>249.</w:t>
      </w:r>
      <w:r w:rsidRPr="00367D7D">
        <w:tab/>
        <w:t>Spence RT, Mueller JL, Chang DC. A novel approach to global benchmarking of risk-adjusted surgical outcomes: Beyond perioperative mortality rate. JAMA Surgery. 2016;151(6):501-2.</w:t>
      </w:r>
    </w:p>
    <w:p w:rsidR="00367D7D" w:rsidRPr="00367D7D" w:rsidRDefault="00367D7D" w:rsidP="00367D7D">
      <w:pPr>
        <w:pStyle w:val="EndNoteBibliography"/>
        <w:spacing w:after="0"/>
      </w:pPr>
      <w:r w:rsidRPr="00367D7D">
        <w:t>250.</w:t>
      </w:r>
      <w:r w:rsidRPr="00367D7D">
        <w:tab/>
        <w:t>Srivastava A, van den Berg HM. Standardizing patient outcomes measurement to improve haemophilia care. Haemophilia : the official journal of the World Federation of Hemophilia. 2016;22(5):651-3.</w:t>
      </w:r>
    </w:p>
    <w:p w:rsidR="00367D7D" w:rsidRPr="00367D7D" w:rsidRDefault="00367D7D" w:rsidP="00367D7D">
      <w:pPr>
        <w:pStyle w:val="EndNoteBibliography"/>
        <w:spacing w:after="0"/>
      </w:pPr>
      <w:r w:rsidRPr="00367D7D">
        <w:t>251.</w:t>
      </w:r>
      <w:r w:rsidRPr="00367D7D">
        <w:tab/>
        <w:t>Stone E, Rankin N, Phillips J, Fong K, Currow DC, Miller A, et al. Consensus minimum data set for lung cancer multidisciplinary teams: Results of a Delphi process. Respirology (Carlton, Vic). 2018;23(10):927-34.</w:t>
      </w:r>
    </w:p>
    <w:p w:rsidR="00367D7D" w:rsidRPr="00367D7D" w:rsidRDefault="00367D7D" w:rsidP="00367D7D">
      <w:pPr>
        <w:pStyle w:val="EndNoteBibliography"/>
        <w:spacing w:after="0"/>
      </w:pPr>
      <w:r w:rsidRPr="00367D7D">
        <w:t>252.</w:t>
      </w:r>
      <w:r w:rsidRPr="00367D7D">
        <w:tab/>
        <w:t>Strazzabosco M, Cortesi PA, Conti S, Okolicsanyi S, Rota M, Ciaccio A, et al. Clinical outcome indicators in chronic hepatitis B and C: A primer for value-based medicine in hepatology. Liver international : official journal of the International Association for the Study of the Liver. 2020;40(1):60-73.</w:t>
      </w:r>
    </w:p>
    <w:p w:rsidR="00367D7D" w:rsidRPr="00367D7D" w:rsidRDefault="00367D7D" w:rsidP="00367D7D">
      <w:pPr>
        <w:pStyle w:val="EndNoteBibliography"/>
        <w:spacing w:after="0"/>
      </w:pPr>
      <w:r w:rsidRPr="00367D7D">
        <w:t>253.</w:t>
      </w:r>
      <w:r w:rsidRPr="00367D7D">
        <w:tab/>
        <w:t>Sun HL, Breakey VR, Straatman L, Wu JK, Jackson S. Outcomes indicators and processes in transitional care in adolescents with haemophilia: A Delphi survey of Canadian haemophilia care providers. Haemophilia : the official journal of the World Federation of Hemophilia. 2019;25(2):296-305.</w:t>
      </w:r>
    </w:p>
    <w:p w:rsidR="00367D7D" w:rsidRPr="00367D7D" w:rsidRDefault="00367D7D" w:rsidP="00367D7D">
      <w:pPr>
        <w:pStyle w:val="EndNoteBibliography"/>
        <w:spacing w:after="0"/>
      </w:pPr>
      <w:r w:rsidRPr="00367D7D">
        <w:t>254.</w:t>
      </w:r>
      <w:r w:rsidRPr="00367D7D">
        <w:tab/>
        <w:t>Tardif H, Eagar K, Arnold C, Hayes C. Establishment of the Australasian electronic persistent pain outcomes collaboration. Pain Medicine (United States). 2017;18(6):1007-18.</w:t>
      </w:r>
    </w:p>
    <w:p w:rsidR="00367D7D" w:rsidRPr="00367D7D" w:rsidRDefault="00367D7D" w:rsidP="00367D7D">
      <w:pPr>
        <w:pStyle w:val="EndNoteBibliography"/>
        <w:spacing w:after="0"/>
      </w:pPr>
      <w:r w:rsidRPr="00367D7D">
        <w:t>255.</w:t>
      </w:r>
      <w:r w:rsidRPr="00367D7D">
        <w:tab/>
        <w:t>Taylor WJ. Preliminary identification of core domains for outcome studies in psoriatic arthritis using Delphi methods. Annals of the rheumatic diseases. 2005;64 Suppl 2:ii110-2.</w:t>
      </w:r>
    </w:p>
    <w:p w:rsidR="00367D7D" w:rsidRPr="00367D7D" w:rsidRDefault="00367D7D" w:rsidP="00367D7D">
      <w:pPr>
        <w:pStyle w:val="EndNoteBibliography"/>
        <w:spacing w:after="0"/>
      </w:pPr>
      <w:r w:rsidRPr="00367D7D">
        <w:t>256.</w:t>
      </w:r>
      <w:r w:rsidRPr="00367D7D">
        <w:tab/>
        <w:t>Ten Tije FA, Pauw RJ, Braspenning JC, Hemler RJB, Ter Schiphorst AJ, Hensen EF, et al. Uniform Registration Agreements on Cholesteatoma Care: A Nationwide Consensus Procedure. Otology &amp; neurotology : official publication of the American Otological Society, American Neurotology Society [and] European Academy of Otology and Neurotology. 2020;41(8):1094-101.</w:t>
      </w:r>
    </w:p>
    <w:p w:rsidR="00367D7D" w:rsidRPr="00367D7D" w:rsidRDefault="00367D7D" w:rsidP="00367D7D">
      <w:pPr>
        <w:pStyle w:val="EndNoteBibliography"/>
        <w:spacing w:after="0"/>
      </w:pPr>
      <w:r w:rsidRPr="00367D7D">
        <w:t>257.</w:t>
      </w:r>
      <w:r w:rsidRPr="00367D7D">
        <w:tab/>
        <w:t>Thiru K, de Lusignan S, Sullivan F, Brew S, Cooper A. Three steps to data quality. Informatics in Primary Care. 2003;11(2):95-102.</w:t>
      </w:r>
    </w:p>
    <w:p w:rsidR="00367D7D" w:rsidRPr="00367D7D" w:rsidRDefault="00367D7D" w:rsidP="00367D7D">
      <w:pPr>
        <w:pStyle w:val="EndNoteBibliography"/>
        <w:spacing w:after="0"/>
      </w:pPr>
      <w:r w:rsidRPr="00367D7D">
        <w:t>258.</w:t>
      </w:r>
      <w:r w:rsidRPr="00367D7D">
        <w:tab/>
        <w:t>Tierney. Viewpoint: A Pragmatic Approach to Constructing a Minimum Data Set for Care of Patients with HIV in Developing Countries. 2017-08-02T19:43:23Z; 2017.</w:t>
      </w:r>
    </w:p>
    <w:p w:rsidR="00367D7D" w:rsidRPr="00367D7D" w:rsidRDefault="00367D7D" w:rsidP="00367D7D">
      <w:pPr>
        <w:pStyle w:val="EndNoteBibliography"/>
        <w:spacing w:after="0"/>
      </w:pPr>
      <w:r w:rsidRPr="00367D7D">
        <w:t>259.</w:t>
      </w:r>
      <w:r w:rsidRPr="00367D7D">
        <w:tab/>
        <w:t>Toozs-Hobson P, Bach F, Daly JO, Klarskov N. Minimum standards for reporting outcomes of surgery in urogynaecology. International urogynecology journal. 2020;32(6):1387-90.</w:t>
      </w:r>
    </w:p>
    <w:p w:rsidR="00367D7D" w:rsidRPr="00367D7D" w:rsidRDefault="00367D7D" w:rsidP="00367D7D">
      <w:pPr>
        <w:pStyle w:val="EndNoteBibliography"/>
        <w:spacing w:after="0"/>
      </w:pPr>
      <w:r w:rsidRPr="00367D7D">
        <w:t>260.</w:t>
      </w:r>
      <w:r w:rsidRPr="00367D7D">
        <w:tab/>
        <w:t>Torrance N, Smith BH, Elliott AM, Campbell SE, Chambers WA, Hannaford PC, et al. Potential Pain Management Programmes in primary care. A UK-wide questionnaire and Delphi survey of experts. Family practice. 2011;28(1):41-8.</w:t>
      </w:r>
    </w:p>
    <w:p w:rsidR="00367D7D" w:rsidRPr="00367D7D" w:rsidRDefault="00367D7D" w:rsidP="00367D7D">
      <w:pPr>
        <w:pStyle w:val="EndNoteBibliography"/>
        <w:spacing w:after="0"/>
      </w:pPr>
      <w:r w:rsidRPr="00367D7D">
        <w:t>261.</w:t>
      </w:r>
      <w:r w:rsidRPr="00367D7D">
        <w:tab/>
        <w:t>Tyson S, Watson A, Moss S, Troop H, Dean-Lofthouse G, Jorritsma S, et al. Development of a framework for the evidence-based choice of outcome measures in neurological physiotherapy. Disability and rehabilitation. 2008;30(2):142-9.</w:t>
      </w:r>
    </w:p>
    <w:p w:rsidR="00367D7D" w:rsidRPr="00367D7D" w:rsidRDefault="00367D7D" w:rsidP="00367D7D">
      <w:pPr>
        <w:pStyle w:val="EndNoteBibliography"/>
        <w:spacing w:after="0"/>
      </w:pPr>
      <w:r w:rsidRPr="00367D7D">
        <w:t>262.</w:t>
      </w:r>
      <w:r w:rsidRPr="00367D7D">
        <w:tab/>
        <w:t>Upton M, Zerillo J, Schouwenburg M, van Bommel A, Stowell C, van de Velde C, et al. Patient-Centered Measurement Set for Colorectal Cancer: Product of the International Consortium for Health Outcomes Measurement Working Group. American Journal of Clinical Pathology. 2016;146:S103-S.</w:t>
      </w:r>
    </w:p>
    <w:p w:rsidR="00367D7D" w:rsidRPr="00367D7D" w:rsidRDefault="00367D7D" w:rsidP="00367D7D">
      <w:pPr>
        <w:pStyle w:val="EndNoteBibliography"/>
        <w:spacing w:after="0"/>
      </w:pPr>
      <w:r w:rsidRPr="00367D7D">
        <w:t>263.</w:t>
      </w:r>
      <w:r w:rsidRPr="00367D7D">
        <w:tab/>
        <w:t>van Balen EC, O'Mahony B, Cnossen MH, Blanchette V, Fischer K, Iorio A, et al. International Standard Set of Health Outcomes that matter for people living with hemophilia. Haemophilia. 2020;26:60-1.</w:t>
      </w:r>
    </w:p>
    <w:p w:rsidR="00367D7D" w:rsidRPr="00367D7D" w:rsidRDefault="00367D7D" w:rsidP="00367D7D">
      <w:pPr>
        <w:pStyle w:val="EndNoteBibliography"/>
        <w:spacing w:after="0"/>
      </w:pPr>
      <w:r w:rsidRPr="00367D7D">
        <w:t>264.</w:t>
      </w:r>
      <w:r w:rsidRPr="00367D7D">
        <w:tab/>
        <w:t>van Balen EC, O'Mahony B, Cnossen MH, Dolan G, Blanchette VS, Fischer K, et al. Patient-relevant health outcomes for hemophilia care: Development of an international standard outcomes set. Research and Practice in Thrombosis and Haemostasis. 2021;5(4):e12488.</w:t>
      </w:r>
    </w:p>
    <w:p w:rsidR="00367D7D" w:rsidRPr="00367D7D" w:rsidRDefault="00367D7D" w:rsidP="00367D7D">
      <w:pPr>
        <w:pStyle w:val="EndNoteBibliography"/>
        <w:spacing w:after="0"/>
      </w:pPr>
      <w:r w:rsidRPr="00367D7D">
        <w:t>265.</w:t>
      </w:r>
      <w:r w:rsidRPr="00367D7D">
        <w:tab/>
        <w:t>Van Bommel A, Wouters M, Mak K, Stowell C, Peake M. Defining a standard set of patient-centered outcomes for patients with lung cancer. Eur J Cancer. 2015;51:S603-S.</w:t>
      </w:r>
    </w:p>
    <w:p w:rsidR="00367D7D" w:rsidRPr="00367D7D" w:rsidRDefault="00367D7D" w:rsidP="00367D7D">
      <w:pPr>
        <w:pStyle w:val="EndNoteBibliography"/>
        <w:spacing w:after="0"/>
      </w:pPr>
      <w:r w:rsidRPr="00367D7D">
        <w:t>266.</w:t>
      </w:r>
      <w:r w:rsidRPr="00367D7D">
        <w:tab/>
        <w:t>van der Heijde D, Bellamy N, Calin A, Dougados M, Khan A, vanderLinden S. Preliminary core sets for endpoints in ankylosing spondylitis. Arthritis and Rheumatism. 1997;40(9):190-.</w:t>
      </w:r>
    </w:p>
    <w:p w:rsidR="00367D7D" w:rsidRPr="00367D7D" w:rsidRDefault="00367D7D" w:rsidP="00367D7D">
      <w:pPr>
        <w:pStyle w:val="EndNoteBibliography"/>
        <w:spacing w:after="0"/>
      </w:pPr>
      <w:r w:rsidRPr="00367D7D">
        <w:t>267.</w:t>
      </w:r>
      <w:r w:rsidRPr="00367D7D">
        <w:tab/>
        <w:t>van der Heijde D, Bellamy N, Calin A, Dougados M, Khan MA, van der Linden S. Preliminary core sets for endpoints in ankylosing spondylitis. Assessments in Ankylosing Spondylitis Working Group. The Journal of rheumatology. 1997;24(11):2225-9.</w:t>
      </w:r>
    </w:p>
    <w:p w:rsidR="00367D7D" w:rsidRPr="00367D7D" w:rsidRDefault="00367D7D" w:rsidP="00367D7D">
      <w:pPr>
        <w:pStyle w:val="EndNoteBibliography"/>
        <w:spacing w:after="0"/>
      </w:pPr>
      <w:r w:rsidRPr="00367D7D">
        <w:t>268.</w:t>
      </w:r>
      <w:r w:rsidRPr="00367D7D">
        <w:tab/>
        <w:t>van der Heijde D, van der Linden S, Bellamy N, Calin A, Dougados M, Khan MA. Which domains should be included in a core set for endpoints in ankylosing spondylitis? Introduction to the ankylosing spondylitis module of OMERACT IV. The Journal of rheumatology. 1999;26(4):945-7.</w:t>
      </w:r>
    </w:p>
    <w:p w:rsidR="00367D7D" w:rsidRPr="00367D7D" w:rsidRDefault="00367D7D" w:rsidP="00367D7D">
      <w:pPr>
        <w:pStyle w:val="EndNoteBibliography"/>
        <w:spacing w:after="0"/>
      </w:pPr>
      <w:r w:rsidRPr="00367D7D">
        <w:t>269.</w:t>
      </w:r>
      <w:r w:rsidRPr="00367D7D">
        <w:tab/>
        <w:t>van Dongen TTCF, de Graaf J, Huizinga EP, Champion HR, Hoencamp R, Leenen LPH. Review of military and civilian trauma registries: Does consensus matter? The journal of trauma and acute care surgery. 2017;82(3):596-604.</w:t>
      </w:r>
    </w:p>
    <w:p w:rsidR="00367D7D" w:rsidRPr="00367D7D" w:rsidRDefault="00367D7D" w:rsidP="00367D7D">
      <w:pPr>
        <w:pStyle w:val="EndNoteBibliography"/>
        <w:spacing w:after="0"/>
      </w:pPr>
      <w:r w:rsidRPr="00367D7D">
        <w:t>270.</w:t>
      </w:r>
      <w:r w:rsidRPr="00367D7D">
        <w:tab/>
        <w:t>Van Meerbeeck JP, Mak KS, Van Bommel A, Stowell C, Peake M. Defining a standard set of patient-centered outcomes for patients with lung cancer. Eur Resp J. 2015;46:2.</w:t>
      </w:r>
    </w:p>
    <w:p w:rsidR="00367D7D" w:rsidRPr="00367D7D" w:rsidRDefault="00367D7D" w:rsidP="00367D7D">
      <w:pPr>
        <w:pStyle w:val="EndNoteBibliography"/>
        <w:spacing w:after="0"/>
      </w:pPr>
      <w:r w:rsidRPr="00367D7D">
        <w:t>271.</w:t>
      </w:r>
      <w:r w:rsidRPr="00367D7D">
        <w:tab/>
        <w:t>Van Meerbeeck JP, Mak KS, van Bommel A, Stowell C, Peake M, Grp ILCW. Defining a standard set of patient-centered outcomes for patients with lung cancer. Journal of Clinical Oncology. 2015;33(15):1.</w:t>
      </w:r>
    </w:p>
    <w:p w:rsidR="00367D7D" w:rsidRPr="00367D7D" w:rsidRDefault="00367D7D" w:rsidP="00367D7D">
      <w:pPr>
        <w:pStyle w:val="EndNoteBibliography"/>
        <w:spacing w:after="0"/>
      </w:pPr>
      <w:r w:rsidRPr="00367D7D">
        <w:t>272.</w:t>
      </w:r>
      <w:r w:rsidRPr="00367D7D">
        <w:tab/>
        <w:t>Van Meerbeeck JP, Mak KS, Van Bommel AC, Stowell C, Peake MD, Ichom IC. Defining a Standard Set of Patient-Centered Outcomes for Patients with Lung Cancer. J Thorac Oncol. 2015;10(9):S513-S4.</w:t>
      </w:r>
    </w:p>
    <w:p w:rsidR="00367D7D" w:rsidRPr="00367D7D" w:rsidRDefault="00367D7D" w:rsidP="00367D7D">
      <w:pPr>
        <w:pStyle w:val="EndNoteBibliography"/>
        <w:spacing w:after="0"/>
      </w:pPr>
      <w:r w:rsidRPr="00367D7D">
        <w:t>273.</w:t>
      </w:r>
      <w:r w:rsidRPr="00367D7D">
        <w:tab/>
        <w:t>Vanalli M, Rio F. Development of a core outcome set based on Case Report Form (CRF) to assess laboratory biomarkers and clinical parameters in Onco-Hematology area. Trials. 2015;16:2.</w:t>
      </w:r>
    </w:p>
    <w:p w:rsidR="00367D7D" w:rsidRPr="00367D7D" w:rsidRDefault="00367D7D" w:rsidP="00367D7D">
      <w:pPr>
        <w:pStyle w:val="EndNoteBibliography"/>
        <w:spacing w:after="0"/>
      </w:pPr>
      <w:r w:rsidRPr="00367D7D">
        <w:t>274.</w:t>
      </w:r>
      <w:r w:rsidRPr="00367D7D">
        <w:tab/>
        <w:t>Vargus-Adams JN, Martin LK. Measuring what matters in cerebral palsy: a breadth of important domains and outcome measures. Archives of physical medicine and rehabilitation. 2009;90(12):2089-95.</w:t>
      </w:r>
    </w:p>
    <w:p w:rsidR="00367D7D" w:rsidRPr="00367D7D" w:rsidRDefault="00367D7D" w:rsidP="00367D7D">
      <w:pPr>
        <w:pStyle w:val="EndNoteBibliography"/>
        <w:spacing w:after="0"/>
      </w:pPr>
      <w:r w:rsidRPr="00367D7D">
        <w:t>275.</w:t>
      </w:r>
      <w:r w:rsidRPr="00367D7D">
        <w:tab/>
        <w:t>Verberne WR, Das-Gupta Z, Allegretti AS, Bart HAJ, van Biesen W, Garcia-Garcia G, et al. Development of an International Standard Set of Value-Based Outcome Measures for Patients With Chronic Kidney Disease: A Report of the International Consortium for Health Outcomes Measurement (ICHOM) CKD Working Group. American journal of kidney diseases : the official journal of the National Kidney Foundation. 2019;73(3):372-84.</w:t>
      </w:r>
    </w:p>
    <w:p w:rsidR="00367D7D" w:rsidRPr="00367D7D" w:rsidRDefault="00367D7D" w:rsidP="00367D7D">
      <w:pPr>
        <w:pStyle w:val="EndNoteBibliography"/>
        <w:spacing w:after="0"/>
      </w:pPr>
      <w:r w:rsidRPr="00367D7D">
        <w:t>276.</w:t>
      </w:r>
      <w:r w:rsidRPr="00367D7D">
        <w:tab/>
        <w:t>Verburg AC, van Dulmen SA, Kiers H, Ypinga JH, Nijhuis-van der Sanden MW, van der Wees PJ. Development of a Standard Set of Outcome Domains and Proposed Measures for Chronic Obstructive Pulmonary Disease in Primary Care Physical Therapy Practice in the Netherlands: a Modified RAND/UCLA Appropriateness Method. International journal of chronic obstructive pulmonary disease. 2019;14:2649-61.</w:t>
      </w:r>
    </w:p>
    <w:p w:rsidR="00367D7D" w:rsidRPr="00367D7D" w:rsidRDefault="00367D7D" w:rsidP="00367D7D">
      <w:pPr>
        <w:pStyle w:val="EndNoteBibliography"/>
        <w:spacing w:after="0"/>
      </w:pPr>
      <w:r w:rsidRPr="00367D7D">
        <w:t>277.</w:t>
      </w:r>
      <w:r w:rsidRPr="00367D7D">
        <w:tab/>
        <w:t>Vicenzino B, de Vos R-J, Alfredson H, Bahr R, Cook JL, Coombes BK, et al. ICON 2019-International Scientific Tendinopathy Symposium Consensus: There are nine core health-related domains for tendinopathy (CORE DOMAINS): Delphi study of healthcare professionals and patients. British journal of sports medicine. 2020;54(8):444-51.</w:t>
      </w:r>
    </w:p>
    <w:p w:rsidR="00367D7D" w:rsidRPr="00367D7D" w:rsidRDefault="00367D7D" w:rsidP="00367D7D">
      <w:pPr>
        <w:pStyle w:val="EndNoteBibliography"/>
        <w:spacing w:after="0"/>
      </w:pPr>
      <w:r w:rsidRPr="00367D7D">
        <w:t>278.</w:t>
      </w:r>
      <w:r w:rsidRPr="00367D7D">
        <w:tab/>
        <w:t>von Martial S, Brix TJ, Klotz L, Neuhaus P, Berger K, Warnke C, et al. EMR-integrated minimal core dataset for routine health care and multiple research settings: A case study for neuroinflammatory demyelinating diseases. PloS one. 2019;14(10):e0223886.</w:t>
      </w:r>
    </w:p>
    <w:p w:rsidR="00367D7D" w:rsidRPr="00367D7D" w:rsidRDefault="00367D7D" w:rsidP="00367D7D">
      <w:pPr>
        <w:pStyle w:val="EndNoteBibliography"/>
        <w:spacing w:after="0"/>
      </w:pPr>
      <w:r w:rsidRPr="00367D7D">
        <w:t>279.</w:t>
      </w:r>
      <w:r w:rsidRPr="00367D7D">
        <w:tab/>
        <w:t>Voshaar MO, Das Gupta Z, Van de Laar MA, Vonkeman HE, Int Consortium Hlth O. OUTCOMES THAT MATTER TO PEOPLE LIVING WITH INFLAMMATORY ARTHRITIS; A GLOBAL STANDARD SET, DEVELOPED BY THE INTERNATIONAL CONSORTIUM FOR HEALTH OUTCOME MEASUREMENT (ICHOM) WORKING GROUP FOR INFLAMMATORY ARTHRITIS. Annals of the Rheumatic Diseases. 2018;77:211-.</w:t>
      </w:r>
    </w:p>
    <w:p w:rsidR="00367D7D" w:rsidRPr="00367D7D" w:rsidRDefault="00367D7D" w:rsidP="00367D7D">
      <w:pPr>
        <w:pStyle w:val="EndNoteBibliography"/>
        <w:spacing w:after="0"/>
      </w:pPr>
      <w:r w:rsidRPr="00367D7D">
        <w:t>280.</w:t>
      </w:r>
      <w:r w:rsidRPr="00367D7D">
        <w:tab/>
        <w:t>Waljee JF, Ladd A, MacDermid JC, Rozental TD, Wolfe SW, Distal Radius Outcomes C. A Unified Approach to Outcomes Assessment for Distal Radius Fractures. The Journal of hand surgery. 2016;41(4):565-73.</w:t>
      </w:r>
    </w:p>
    <w:p w:rsidR="00367D7D" w:rsidRPr="00367D7D" w:rsidRDefault="00367D7D" w:rsidP="00367D7D">
      <w:pPr>
        <w:pStyle w:val="EndNoteBibliography"/>
        <w:spacing w:after="0"/>
      </w:pPr>
      <w:r w:rsidRPr="00367D7D">
        <w:t>281.</w:t>
      </w:r>
      <w:r w:rsidRPr="00367D7D">
        <w:tab/>
        <w:t>Westby MD, Brittain A, Backman CL. Expert consensus on best practices for post-acute rehabilitation after total hip and knee arthroplasty: a Canada and United States Delphi study. Arthritis care &amp; research. 2014;66(3):411-23.</w:t>
      </w:r>
    </w:p>
    <w:p w:rsidR="00367D7D" w:rsidRPr="00367D7D" w:rsidRDefault="00367D7D" w:rsidP="00367D7D">
      <w:pPr>
        <w:pStyle w:val="EndNoteBibliography"/>
        <w:spacing w:after="0"/>
      </w:pPr>
      <w:r w:rsidRPr="00367D7D">
        <w:t>282.</w:t>
      </w:r>
      <w:r w:rsidRPr="00367D7D">
        <w:tab/>
        <w:t>Wouters RM, Jobi-Odeneye AO, de la Torre A, Joseph A, Hand I, Wrist Working G, et al. A Standard Set for Outcome Measurement in Patients With Hand and Wrist Conditions: Consensus by the International Consortium for Health Outcomes Measurement Hand and Wrist Working Group. J Hand Surg Am. 2021;46(10):841-55 e7.</w:t>
      </w:r>
    </w:p>
    <w:p w:rsidR="00367D7D" w:rsidRPr="00367D7D" w:rsidRDefault="00367D7D" w:rsidP="00367D7D">
      <w:pPr>
        <w:pStyle w:val="EndNoteBibliography"/>
        <w:spacing w:after="0"/>
      </w:pPr>
      <w:r w:rsidRPr="00367D7D">
        <w:t>283.</w:t>
      </w:r>
      <w:r w:rsidRPr="00367D7D">
        <w:tab/>
        <w:t>Xu R, Song Y, Hu P, Dong B, Zou Z, Luo D, et al. Towards Comprehensive National Surveillance for Adolescent Health in China: Priority Indicators and Current Data Gaps. The Journal of adolescent health : official publication of the Society for Adolescent Medicine. 2020;67(5S):S14-S23.</w:t>
      </w:r>
    </w:p>
    <w:p w:rsidR="00367D7D" w:rsidRPr="00367D7D" w:rsidRDefault="00367D7D" w:rsidP="00367D7D">
      <w:pPr>
        <w:pStyle w:val="EndNoteBibliography"/>
        <w:spacing w:after="0"/>
      </w:pPr>
      <w:r w:rsidRPr="00367D7D">
        <w:t>284.</w:t>
      </w:r>
      <w:r w:rsidRPr="00367D7D">
        <w:tab/>
        <w:t>Zack R, Okunade O, Olson E, Salt M, Amodeo C, Anchala R, et al. Improving Hypertension Outcome Measurement in Low- and Middle-Income Countries. Hypertension (Dallas, Tex : 1979). 2019;73(5):990-7.</w:t>
      </w:r>
    </w:p>
    <w:p w:rsidR="00367D7D" w:rsidRPr="00367D7D" w:rsidRDefault="00367D7D" w:rsidP="00367D7D">
      <w:pPr>
        <w:pStyle w:val="EndNoteBibliography"/>
        <w:spacing w:after="0"/>
      </w:pPr>
      <w:r w:rsidRPr="00367D7D">
        <w:t>285.</w:t>
      </w:r>
      <w:r w:rsidRPr="00367D7D">
        <w:tab/>
        <w:t>Zahmatkeshan M, Farjam M, Mohammadzadeh N, Noori T, Karbasi Z, Mahmoudvand Z, et al. Design of Infertility Monitoring System: Minimum Data Set Approach. Journal of medicine and life. 2019;12(1):56-64.</w:t>
      </w:r>
    </w:p>
    <w:p w:rsidR="00367D7D" w:rsidRPr="00367D7D" w:rsidRDefault="00367D7D" w:rsidP="00367D7D">
      <w:pPr>
        <w:pStyle w:val="EndNoteBibliography"/>
        <w:spacing w:after="0"/>
      </w:pPr>
      <w:r w:rsidRPr="00367D7D">
        <w:t>286.</w:t>
      </w:r>
      <w:r w:rsidRPr="00367D7D">
        <w:tab/>
        <w:t>Zakerabasali S, Kadivar M, Safdari R, Niakan Kalhori SR, Mokhtaran M, Karbasi Z, et al. Development and validation of the Neonatal Abstinence Syndrome Minimum Data Set (NAS-MDS): a systematic review, focus group discussion, and Delphi technique. The journal of maternal-fetal &amp; neonatal medicine : the official journal of the European Association of Perinatal Medicine, the Federation of Asia and Oceania Perinatal Societies, the International Society of Perinatal Obstetricians. 2020:1-8.</w:t>
      </w:r>
    </w:p>
    <w:p w:rsidR="00367D7D" w:rsidRPr="00367D7D" w:rsidRDefault="00367D7D" w:rsidP="00367D7D">
      <w:pPr>
        <w:pStyle w:val="EndNoteBibliography"/>
        <w:spacing w:after="0"/>
      </w:pPr>
      <w:r w:rsidRPr="00367D7D">
        <w:t>287.</w:t>
      </w:r>
      <w:r w:rsidRPr="00367D7D">
        <w:tab/>
        <w:t>Zerillo JA, Schouwenburg MG, van Bommel ACM, Stowell C, Lippa J, Bauer D, et al. An International Collaborative Standardizing a Comprehensive Patient-Centered Outcomes Measurement Set for Colorectal Cancer. JAMA oncology. 2017;3(5):686-94.</w:t>
      </w:r>
    </w:p>
    <w:p w:rsidR="00367D7D" w:rsidRPr="00367D7D" w:rsidRDefault="00367D7D" w:rsidP="00367D7D">
      <w:pPr>
        <w:pStyle w:val="EndNoteBibliography"/>
      </w:pPr>
      <w:r w:rsidRPr="00367D7D">
        <w:t>288.</w:t>
      </w:r>
      <w:r w:rsidRPr="00367D7D">
        <w:tab/>
        <w:t>Zidarov D, Zidarova-Carrie A, Visca R, Miller JM, Brecht K, Viens N, et al. Core patient-reported outcome domains for routine clinical care in chronic pain management: patients' and healthcare professionals' perspective. Quality of life research : an international journal of quality of life aspects of treatment, care and rehabilitation. 2020;29(7):2007-20.</w:t>
      </w:r>
    </w:p>
    <w:p w:rsidR="00640E25" w:rsidRPr="00367D7D" w:rsidRDefault="00367D7D">
      <w:pPr>
        <w:rPr>
          <w:color w:val="FFFFFF" w:themeColor="background1"/>
        </w:rPr>
      </w:pPr>
      <w:r>
        <w:fldChar w:fldCharType="end"/>
      </w:r>
      <w:r w:rsidRPr="00367D7D">
        <w:rPr>
          <w:color w:val="FFFFFF" w:themeColor="background1"/>
        </w:rPr>
        <w:fldChar w:fldCharType="begin">
          <w:fldData xml:space="preserve">bmV0d29yay5jb20vam91cm5hbHMvamFtYW9uY29sb2d5L2FydGljbGUtYWJzdHJhY3QvMjYxNjM1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</w:fldData>
        </w:fldChar>
      </w:r>
      <w:r w:rsidRPr="00367D7D">
        <w:rPr>
          <w:color w:val="FFFFFF" w:themeColor="background1"/>
        </w:rPr>
        <w:instrText xml:space="preserve"> ADDIN EN.CITE </w:instrText>
      </w:r>
      <w:r w:rsidRPr="00367D7D">
        <w:rPr>
          <w:color w:val="FFFFFF" w:themeColor="background1"/>
        </w:rPr>
        <w:fldChar w:fldCharType="begin">
          <w:fldData xml:space="preserve">PEVuZE5vdGU+PENpdGU+PEF1dGhvcj5TdG9uZTwvQXV0aG9yPjxZZWFyPjIwMTg8L1llYXI+PFJl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==
</w:fldData>
        </w:fldChar>
      </w:r>
      <w:r w:rsidRPr="00367D7D">
        <w:rPr>
          <w:color w:val="FFFFFF" w:themeColor="background1"/>
        </w:rPr>
        <w:instrText xml:space="preserve"> ADDIN EN.CITE.DATA </w:instrText>
      </w:r>
      <w:r w:rsidRPr="00367D7D">
        <w:rPr>
          <w:color w:val="FFFFFF" w:themeColor="background1"/>
        </w:rPr>
      </w:r>
      <w:r w:rsidRPr="00367D7D">
        <w:rPr>
          <w:color w:val="FFFFFF" w:themeColor="background1"/>
        </w:rPr>
        <w:fldChar w:fldCharType="end"/>
      </w:r>
      <w:r w:rsidRPr="00367D7D">
        <w:rPr>
          <w:color w:val="FFFFFF" w:themeColor="background1"/>
        </w:rPr>
        <w:fldChar w:fldCharType="begin">
          <w:fldData xml:space="preserve">aXRlPjxDaXRlPjxBdXRob3I+VG9ycmFuY2U8L0F1dGhvcj48WWVhcj4yMDExPC9ZZWFyPjxSZWNO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==
</w:fldData>
        </w:fldChar>
      </w:r>
      <w:r w:rsidRPr="00367D7D">
        <w:rPr>
          <w:color w:val="FFFFFF" w:themeColor="background1"/>
        </w:rPr>
        <w:instrText xml:space="preserve"> ADDIN EN.CITE.DATA </w:instrText>
      </w:r>
      <w:r w:rsidRPr="00367D7D">
        <w:rPr>
          <w:color w:val="FFFFFF" w:themeColor="background1"/>
        </w:rPr>
      </w:r>
      <w:r w:rsidRPr="00367D7D">
        <w:rPr>
          <w:color w:val="FFFFFF" w:themeColor="background1"/>
        </w:rPr>
        <w:fldChar w:fldCharType="end"/>
      </w:r>
      <w:r w:rsidRPr="00367D7D">
        <w:rPr>
          <w:color w:val="FFFFFF" w:themeColor="background1"/>
        </w:rPr>
        <w:fldChar w:fldCharType="begin">
          <w:fldData xml:space="preserve">JSI+Jmx0O0dvIHRvIElTSSZndDs6Ly9XT1M6MDAwNDE5NjUzOTAwMDI5PC9zdHlsZT48L3VybD48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==
</w:fldData>
        </w:fldChar>
      </w:r>
      <w:r w:rsidRPr="00367D7D">
        <w:rPr>
          <w:color w:val="FFFFFF" w:themeColor="background1"/>
        </w:rPr>
        <w:instrText xml:space="preserve"> ADDIN EN.CITE.DATA </w:instrText>
      </w:r>
      <w:r w:rsidRPr="00367D7D">
        <w:rPr>
          <w:color w:val="FFFFFF" w:themeColor="background1"/>
        </w:rPr>
      </w:r>
      <w:r w:rsidRPr="00367D7D">
        <w:rPr>
          <w:color w:val="FFFFFF" w:themeColor="background1"/>
        </w:rPr>
        <w:fldChar w:fldCharType="end"/>
      </w:r>
      <w:r w:rsidRPr="00367D7D">
        <w:rPr>
          <w:color w:val="FFFFFF" w:themeColor="background1"/>
        </w:rPr>
        <w:fldChar w:fldCharType="begin">
          <w:fldData xml:space="preserve">Y2x1ZGUgQ09TPC9jdXN0b203PjxlbGVjdHJvbmljLXJlc291cmNlLW51bT5odHRwczovL2R4LmRv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==
</w:fldData>
        </w:fldChar>
      </w:r>
      <w:r w:rsidRPr="00367D7D">
        <w:rPr>
          <w:color w:val="FFFFFF" w:themeColor="background1"/>
        </w:rPr>
        <w:instrText xml:space="preserve"> ADDIN EN.CITE.DATA </w:instrText>
      </w:r>
      <w:r w:rsidRPr="00367D7D">
        <w:rPr>
          <w:color w:val="FFFFFF" w:themeColor="background1"/>
        </w:rPr>
      </w:r>
      <w:r w:rsidRPr="00367D7D">
        <w:rPr>
          <w:color w:val="FFFFFF" w:themeColor="background1"/>
        </w:rPr>
        <w:fldChar w:fldCharType="end"/>
      </w:r>
      <w:r w:rsidRPr="00367D7D">
        <w:rPr>
          <w:color w:val="FFFFFF" w:themeColor="background1"/>
        </w:rPr>
        <w:fldChar w:fldCharType="begin">
          <w:fldData xml:space="preserve">bmV0d29yay5jb20vam91cm5hbHMvamFtYW9uY29sb2d5L2FydGljbGUtYWJzdHJhY3QvMjYxNjM1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</w:fldData>
        </w:fldChar>
      </w:r>
      <w:r w:rsidRPr="00367D7D">
        <w:rPr>
          <w:color w:val="FFFFFF" w:themeColor="background1"/>
        </w:rPr>
        <w:instrText xml:space="preserve"> ADDIN EN.CITE.DATA </w:instrText>
      </w:r>
      <w:r w:rsidRPr="00367D7D">
        <w:rPr>
          <w:color w:val="FFFFFF" w:themeColor="background1"/>
        </w:rPr>
      </w:r>
      <w:r w:rsidRPr="00367D7D">
        <w:rPr>
          <w:color w:val="FFFFFF" w:themeColor="background1"/>
        </w:rPr>
        <w:fldChar w:fldCharType="end"/>
      </w:r>
      <w:r w:rsidRPr="00367D7D">
        <w:rPr>
          <w:color w:val="FFFFFF" w:themeColor="background1"/>
        </w:rPr>
        <w:fldChar w:fldCharType="separate"/>
      </w:r>
      <w:r w:rsidRPr="00367D7D">
        <w:rPr>
          <w:noProof/>
          <w:color w:val="FFFFFF" w:themeColor="background1"/>
        </w:rPr>
        <w:t>(251-288)</w:t>
      </w:r>
      <w:r w:rsidRPr="00367D7D">
        <w:rPr>
          <w:color w:val="FFFFFF" w:themeColor="background1"/>
        </w:rPr>
        <w:fldChar w:fldCharType="end"/>
      </w:r>
    </w:p>
    <w:sectPr w:rsidR="00640E25" w:rsidRPr="00367D7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p5tev923psarye959xpwddw99zw25fdadtw&quot;&gt;RCCOS_eligible&lt;record-ids&gt;&lt;item&gt;2&lt;/item&gt;&lt;item&gt;13&lt;/item&gt;&lt;item&gt;22&lt;/item&gt;&lt;item&gt;27&lt;/item&gt;&lt;item&gt;28&lt;/item&gt;&lt;item&gt;31&lt;/item&gt;&lt;item&gt;32&lt;/item&gt;&lt;item&gt;38&lt;/item&gt;&lt;item&gt;39&lt;/item&gt;&lt;item&gt;44&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222&lt;/item&gt;&lt;item&gt;251&lt;/item&gt;&lt;item&gt;252&lt;/item&gt;&lt;item&gt;267&lt;/item&gt;&lt;item&gt;268&lt;/item&gt;&lt;item&gt;269&lt;/item&gt;&lt;item&gt;270&lt;/item&gt;&lt;item&gt;271&lt;/item&gt;&lt;item&gt;272&lt;/item&gt;&lt;item&gt;273&lt;/item&gt;&lt;item&gt;274&lt;/item&gt;&lt;item&gt;275&lt;/item&gt;&lt;item&gt;277&lt;/item&gt;&lt;item&gt;278&lt;/item&gt;&lt;item&gt;279&lt;/item&gt;&lt;item&gt;280&lt;/item&gt;&lt;item&gt;281&lt;/item&gt;&lt;item&gt;282&lt;/item&gt;&lt;item&gt;434&lt;/item&gt;&lt;item&gt;435&lt;/item&gt;&lt;item&gt;436&lt;/item&gt;&lt;item&gt;437&lt;/item&gt;&lt;item&gt;438&lt;/item&gt;&lt;item&gt;439&lt;/item&gt;&lt;item&gt;441&lt;/item&gt;&lt;item&gt;442&lt;/item&gt;&lt;item&gt;443&lt;/item&gt;&lt;item&gt;444&lt;/item&gt;&lt;item&gt;445&lt;/item&gt;&lt;item&gt;446&lt;/item&gt;&lt;item&gt;447&lt;/item&gt;&lt;item&gt;448&lt;/item&gt;&lt;item&gt;449&lt;/item&gt;&lt;item&gt;451&lt;/item&gt;&lt;item&gt;452&lt;/item&gt;&lt;item&gt;453&lt;/item&gt;&lt;item&gt;454&lt;/item&gt;&lt;item&gt;455&lt;/item&gt;&lt;item&gt;456&lt;/item&gt;&lt;item&gt;457&lt;/item&gt;&lt;item&gt;458&lt;/item&gt;&lt;item&gt;493&lt;/item&gt;&lt;item&gt;551&lt;/item&gt;&lt;item&gt;552&lt;/item&gt;&lt;item&gt;554&lt;/item&gt;&lt;item&gt;555&lt;/item&gt;&lt;item&gt;556&lt;/item&gt;&lt;item&gt;557&lt;/item&gt;&lt;item&gt;558&lt;/item&gt;&lt;item&gt;559&lt;/item&gt;&lt;item&gt;560&lt;/item&gt;&lt;item&gt;561&lt;/item&gt;&lt;item&gt;674&lt;/item&gt;&lt;item&gt;675&lt;/item&gt;&lt;item&gt;676&lt;/item&gt;&lt;item&gt;677&lt;/item&gt;&lt;item&gt;678&lt;/item&gt;&lt;item&gt;679&lt;/item&gt;&lt;item&gt;680&lt;/item&gt;&lt;item&gt;681&lt;/item&gt;&lt;item&gt;682&lt;/item&gt;&lt;item&gt;683&lt;/item&gt;&lt;item&gt;684&lt;/item&gt;&lt;item&gt;685&lt;/item&gt;&lt;item&gt;687&lt;/item&gt;&lt;item&gt;688&lt;/item&gt;&lt;item&gt;689&lt;/item&gt;&lt;item&gt;690&lt;/item&gt;&lt;item&gt;691&lt;/item&gt;&lt;item&gt;692&lt;/item&gt;&lt;item&gt;693&lt;/item&gt;&lt;item&gt;694&lt;/item&gt;&lt;item&gt;695&lt;/item&gt;&lt;item&gt;697&lt;/item&gt;&lt;item&gt;698&lt;/item&gt;&lt;item&gt;701&lt;/item&gt;&lt;item&gt;702&lt;/item&gt;&lt;item&gt;703&lt;/item&gt;&lt;item&gt;704&lt;/item&gt;&lt;item&gt;776&lt;/item&gt;&lt;item&gt;777&lt;/item&gt;&lt;item&gt;779&lt;/item&gt;&lt;item&gt;780&lt;/item&gt;&lt;item&gt;781&lt;/item&gt;&lt;item&gt;782&lt;/item&gt;&lt;item&gt;784&lt;/item&gt;&lt;item&gt;785&lt;/item&gt;&lt;item&gt;786&lt;/item&gt;&lt;item&gt;787&lt;/item&gt;&lt;item&gt;788&lt;/item&gt;&lt;item&gt;789&lt;/item&gt;&lt;item&gt;790&lt;/item&gt;&lt;item&gt;791&lt;/item&gt;&lt;item&gt;877&lt;/item&gt;&lt;item&gt;878&lt;/item&gt;&lt;item&gt;881&lt;/item&gt;&lt;item&gt;882&lt;/item&gt;&lt;item&gt;883&lt;/item&gt;&lt;item&gt;885&lt;/item&gt;&lt;item&gt;886&lt;/item&gt;&lt;item&gt;888&lt;/item&gt;&lt;item&gt;890&lt;/item&gt;&lt;item&gt;892&lt;/item&gt;&lt;item&gt;894&lt;/item&gt;&lt;item&gt;896&lt;/item&gt;&lt;item&gt;897&lt;/item&gt;&lt;item&gt;898&lt;/item&gt;&lt;item&gt;899&lt;/item&gt;&lt;item&gt;900&lt;/item&gt;&lt;item&gt;901&lt;/item&gt;&lt;item&gt;903&lt;/item&gt;&lt;item&gt;904&lt;/item&gt;&lt;item&gt;905&lt;/item&gt;&lt;item&gt;906&lt;/item&gt;&lt;item&gt;907&lt;/item&gt;&lt;item&gt;908&lt;/item&gt;&lt;item&gt;910&lt;/item&gt;&lt;item&gt;981&lt;/item&gt;&lt;item&gt;982&lt;/item&gt;&lt;item&gt;984&lt;/item&gt;&lt;item&gt;985&lt;/item&gt;&lt;item&gt;986&lt;/item&gt;&lt;item&gt;987&lt;/item&gt;&lt;item&gt;988&lt;/item&gt;&lt;item&gt;989&lt;/item&gt;&lt;item&gt;991&lt;/item&gt;&lt;item&gt;992&lt;/item&gt;&lt;item&gt;993&lt;/item&gt;&lt;item&gt;994&lt;/item&gt;&lt;item&gt;995&lt;/item&gt;&lt;item&gt;996&lt;/item&gt;&lt;item&gt;997&lt;/item&gt;&lt;item&gt;998&lt;/item&gt;&lt;item&gt;999&lt;/item&gt;&lt;item&gt;1001&lt;/item&gt;&lt;item&gt;1002&lt;/item&gt;&lt;item&gt;1008&lt;/item&gt;&lt;item&gt;1064&lt;/item&gt;&lt;item&gt;1083&lt;/item&gt;&lt;item&gt;1084&lt;/item&gt;&lt;item&gt;1085&lt;/item&gt;&lt;item&gt;1086&lt;/item&gt;&lt;item&gt;1087&lt;/item&gt;&lt;item&gt;1088&lt;/item&gt;&lt;item&gt;1089&lt;/item&gt;&lt;item&gt;1090&lt;/item&gt;&lt;item&gt;1092&lt;/item&gt;&lt;item&gt;1093&lt;/item&gt;&lt;item&gt;1104&lt;/item&gt;&lt;item&gt;1134&lt;/item&gt;&lt;item&gt;1183&lt;/item&gt;&lt;item&gt;1185&lt;/item&gt;&lt;item&gt;1186&lt;/item&gt;&lt;item&gt;1187&lt;/item&gt;&lt;item&gt;1188&lt;/item&gt;&lt;item&gt;1189&lt;/item&gt;&lt;item&gt;1191&lt;/item&gt;&lt;item&gt;1192&lt;/item&gt;&lt;item&gt;1204&lt;/item&gt;&lt;item&gt;1213&lt;/item&gt;&lt;item&gt;1214&lt;/item&gt;&lt;item&gt;1215&lt;/item&gt;&lt;item&gt;1409&lt;/item&gt;&lt;item&gt;1410&lt;/item&gt;&lt;item&gt;1411&lt;/item&gt;&lt;item&gt;1412&lt;/item&gt;&lt;item&gt;1413&lt;/item&gt;&lt;item&gt;1414&lt;/item&gt;&lt;item&gt;1416&lt;/item&gt;&lt;item&gt;1417&lt;/item&gt;&lt;item&gt;1418&lt;/item&gt;&lt;item&gt;1419&lt;/item&gt;&lt;item&gt;1420&lt;/item&gt;&lt;item&gt;1421&lt;/item&gt;&lt;item&gt;1422&lt;/item&gt;&lt;item&gt;1423&lt;/item&gt;&lt;item&gt;1424&lt;/item&gt;&lt;item&gt;1425&lt;/item&gt;&lt;item&gt;1426&lt;/item&gt;&lt;item&gt;1428&lt;/item&gt;&lt;item&gt;1429&lt;/item&gt;&lt;item&gt;1430&lt;/item&gt;&lt;item&gt;1434&lt;/item&gt;&lt;item&gt;1435&lt;/item&gt;&lt;item&gt;1436&lt;/item&gt;&lt;item&gt;1437&lt;/item&gt;&lt;item&gt;1438&lt;/item&gt;&lt;item&gt;1439&lt;/item&gt;&lt;item&gt;1440&lt;/item&gt;&lt;item&gt;1504&lt;/item&gt;&lt;item&gt;1513&lt;/item&gt;&lt;item&gt;1514&lt;/item&gt;&lt;item&gt;1515&lt;/item&gt;&lt;item&gt;1516&lt;/item&gt;&lt;item&gt;1523&lt;/item&gt;&lt;item&gt;1524&lt;/item&gt;&lt;item&gt;1528&lt;/item&gt;&lt;item&gt;1529&lt;/item&gt;&lt;item&gt;1530&lt;/item&gt;&lt;item&gt;1532&lt;/item&gt;&lt;item&gt;1533&lt;/item&gt;&lt;item&gt;1534&lt;/item&gt;&lt;item&gt;1535&lt;/item&gt;&lt;item&gt;1537&lt;/item&gt;&lt;item&gt;1538&lt;/item&gt;&lt;item&gt;1539&lt;/item&gt;&lt;item&gt;1540&lt;/item&gt;&lt;item&gt;1541&lt;/item&gt;&lt;item&gt;1542&lt;/item&gt;&lt;item&gt;1605&lt;/item&gt;&lt;item&gt;1606&lt;/item&gt;&lt;item&gt;1607&lt;/item&gt;&lt;item&gt;1608&lt;/item&gt;&lt;item&gt;1609&lt;/item&gt;&lt;item&gt;1610&lt;/item&gt;&lt;item&gt;1611&lt;/item&gt;&lt;item&gt;1612&lt;/item&gt;&lt;item&gt;1628&lt;/item&gt;&lt;item&gt;1629&lt;/item&gt;&lt;item&gt;1760&lt;/item&gt;&lt;item&gt;1762&lt;/item&gt;&lt;item&gt;1763&lt;/item&gt;&lt;item&gt;1764&lt;/item&gt;&lt;item&gt;1765&lt;/item&gt;&lt;item&gt;1766&lt;/item&gt;&lt;item&gt;1767&lt;/item&gt;&lt;item&gt;1768&lt;/item&gt;&lt;item&gt;1769&lt;/item&gt;&lt;item&gt;1771&lt;/item&gt;&lt;item&gt;1772&lt;/item&gt;&lt;item&gt;1773&lt;/item&gt;&lt;item&gt;1774&lt;/item&gt;&lt;item&gt;1775&lt;/item&gt;&lt;item&gt;1776&lt;/item&gt;&lt;item&gt;1777&lt;/item&gt;&lt;item&gt;1778&lt;/item&gt;&lt;item&gt;1779&lt;/item&gt;&lt;/record-ids&gt;&lt;/item&gt;&lt;/Libraries&gt;"/>
  </w:docVars>
  <w:rsids>
    <w:rsidRoot w:val="00367D7D"/>
    <w:rsid w:val="002D60B5"/>
    <w:rsid w:val="00367D7D"/>
    <w:rsid w:val="00C9393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384CC7"/>
  <w15:chartTrackingRefBased/>
  <w15:docId w15:val="{6A195047-65C3-4BB1-A222-B8DCD923F7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367D7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67D7D"/>
    <w:rPr>
      <w:rFonts w:ascii="Calibri" w:hAnsi="Calibri" w:cs="Calibri"/>
      <w:noProof/>
      <w:lang w:val="en-US"/>
    </w:rPr>
  </w:style>
  <w:style w:type="paragraph" w:customStyle="1" w:styleId="EndNoteBibliography">
    <w:name w:val="EndNote Bibliography"/>
    <w:basedOn w:val="Normal"/>
    <w:link w:val="EndNoteBibliographyChar"/>
    <w:rsid w:val="00367D7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67D7D"/>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18</Pages>
  <Words>10664</Words>
  <Characters>60785</Characters>
  <Application>Microsoft Office Word</Application>
  <DocSecurity>0</DocSecurity>
  <Lines>506</Lines>
  <Paragraphs>142</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713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arney, Anna</dc:creator>
  <cp:keywords/>
  <dc:description/>
  <cp:lastModifiedBy>Kearney, Anna</cp:lastModifiedBy>
  <cp:revision>1</cp:revision>
  <dcterms:created xsi:type="dcterms:W3CDTF">2023-02-27T12:59:00Z</dcterms:created>
  <dcterms:modified xsi:type="dcterms:W3CDTF">2023-02-27T13:05:00Z</dcterms:modified>
</cp:coreProperties>
</file>